
<file path=[Content_Types].xml><?xml version="1.0" encoding="utf-8"?>
<Types xmlns="http://schemas.openxmlformats.org/package/2006/content-types">
  <Default Extension="gif" ContentType="image/gi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2C18BA3" w14:textId="5CEB2E3D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280250">
        <w:rPr>
          <w:rFonts w:ascii="Times New Roman" w:hAnsi="Times New Roman" w:cs="Times New Roman"/>
          <w:sz w:val="28"/>
          <w:szCs w:val="28"/>
        </w:rPr>
        <w:t>Perancangan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Sistem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Informasi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Perpustakaan</w:t>
      </w:r>
      <w:proofErr w:type="spellEnd"/>
      <w:r w:rsidR="0030729A">
        <w:rPr>
          <w:rFonts w:ascii="Times New Roman" w:hAnsi="Times New Roman" w:cs="Times New Roman"/>
          <w:sz w:val="28"/>
          <w:szCs w:val="28"/>
        </w:rPr>
        <w:t xml:space="preserve"> SMPN 8 Depok</w:t>
      </w:r>
    </w:p>
    <w:p w14:paraId="608B31D8" w14:textId="10696730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280250">
        <w:rPr>
          <w:rFonts w:ascii="Times New Roman" w:hAnsi="Times New Roman" w:cs="Times New Roman"/>
          <w:sz w:val="28"/>
          <w:szCs w:val="28"/>
        </w:rPr>
        <w:t>Menggunakan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Java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Netbeans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8.2</w:t>
      </w:r>
    </w:p>
    <w:p w14:paraId="36A868A4" w14:textId="77777777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6DC6708" w14:textId="75C32B00" w:rsidR="00247FD4" w:rsidRPr="00247FD4" w:rsidRDefault="00280250" w:rsidP="008D5165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noProof/>
          <w:sz w:val="28"/>
          <w:szCs w:val="28"/>
        </w:rPr>
        <w:drawing>
          <wp:inline distT="0" distB="0" distL="0" distR="0" wp14:anchorId="740BB378" wp14:editId="06E6A119">
            <wp:extent cx="1498852" cy="1512000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98852" cy="15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81BAB" w14:textId="6E3ECF6D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36"/>
          <w:szCs w:val="36"/>
        </w:rPr>
      </w:pPr>
      <w:r w:rsidRPr="00280250">
        <w:rPr>
          <w:rFonts w:ascii="Times New Roman" w:hAnsi="Times New Roman" w:cs="Times New Roman"/>
          <w:sz w:val="36"/>
          <w:szCs w:val="36"/>
        </w:rPr>
        <w:t>LAPORAN PRAKTIK KERJA LAPANGAN</w:t>
      </w:r>
    </w:p>
    <w:p w14:paraId="7AA872D8" w14:textId="29DF0465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280250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PKL pada Program Diploma III</w:t>
      </w:r>
    </w:p>
    <w:p w14:paraId="6BB851E2" w14:textId="192A37FA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3B22274" w14:textId="755F0498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280250">
        <w:rPr>
          <w:rFonts w:ascii="Times New Roman" w:hAnsi="Times New Roman" w:cs="Times New Roman"/>
          <w:sz w:val="28"/>
          <w:szCs w:val="28"/>
        </w:rPr>
        <w:t xml:space="preserve">Muhammad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Fajar</w:t>
      </w:r>
      <w:proofErr w:type="spellEnd"/>
    </w:p>
    <w:p w14:paraId="6C97E4CC" w14:textId="55D77AA9" w:rsidR="00280250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gramStart"/>
      <w:r>
        <w:rPr>
          <w:rFonts w:ascii="Times New Roman" w:hAnsi="Times New Roman" w:cs="Times New Roman"/>
          <w:sz w:val="28"/>
          <w:szCs w:val="28"/>
        </w:rPr>
        <w:t>NIM :</w:t>
      </w:r>
      <w:proofErr w:type="gramEnd"/>
      <w:r>
        <w:rPr>
          <w:rFonts w:ascii="Times New Roman" w:hAnsi="Times New Roman" w:cs="Times New Roman"/>
          <w:sz w:val="28"/>
          <w:szCs w:val="28"/>
        </w:rPr>
        <w:t xml:space="preserve"> </w:t>
      </w:r>
      <w:r w:rsidR="00280250" w:rsidRPr="00280250">
        <w:rPr>
          <w:rFonts w:ascii="Times New Roman" w:hAnsi="Times New Roman" w:cs="Times New Roman"/>
          <w:sz w:val="28"/>
          <w:szCs w:val="28"/>
        </w:rPr>
        <w:t>13180581</w:t>
      </w:r>
    </w:p>
    <w:p w14:paraId="181971DD" w14:textId="77777777" w:rsidR="00CF4054" w:rsidRDefault="00CF4054" w:rsidP="00CF4054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CF4054">
        <w:rPr>
          <w:rFonts w:ascii="Times New Roman" w:hAnsi="Times New Roman" w:cs="Times New Roman"/>
          <w:sz w:val="28"/>
          <w:szCs w:val="28"/>
        </w:rPr>
        <w:t>Ardiyansyah</w:t>
      </w:r>
      <w:proofErr w:type="spellEnd"/>
      <w:r w:rsidRPr="00CF4054">
        <w:rPr>
          <w:rFonts w:ascii="Times New Roman" w:hAnsi="Times New Roman" w:cs="Times New Roman"/>
          <w:sz w:val="28"/>
          <w:szCs w:val="28"/>
        </w:rPr>
        <w:t xml:space="preserve"> Putra</w:t>
      </w:r>
    </w:p>
    <w:p w14:paraId="48B60F47" w14:textId="7EEA5623" w:rsidR="00CF4054" w:rsidRDefault="00CF4054" w:rsidP="00CF4054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gramStart"/>
      <w:r>
        <w:rPr>
          <w:rFonts w:ascii="Times New Roman" w:hAnsi="Times New Roman" w:cs="Times New Roman"/>
          <w:sz w:val="28"/>
          <w:szCs w:val="28"/>
        </w:rPr>
        <w:t>NIM :</w:t>
      </w:r>
      <w:proofErr w:type="gramEnd"/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280250">
        <w:rPr>
          <w:rFonts w:ascii="Times New Roman" w:hAnsi="Times New Roman" w:cs="Times New Roman"/>
          <w:sz w:val="28"/>
          <w:szCs w:val="28"/>
        </w:rPr>
        <w:t>1318</w:t>
      </w:r>
      <w:r w:rsidR="00CA30E9">
        <w:rPr>
          <w:rFonts w:ascii="Times New Roman" w:hAnsi="Times New Roman" w:cs="Times New Roman"/>
          <w:sz w:val="28"/>
          <w:szCs w:val="28"/>
        </w:rPr>
        <w:t>0723</w:t>
      </w:r>
    </w:p>
    <w:p w14:paraId="34BF6AAA" w14:textId="77777777" w:rsidR="00B3064A" w:rsidRDefault="00B3064A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32CDF275" w14:textId="41E4160B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662E73CB" w14:textId="1157D512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247FD4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7195BE05" w14:textId="66803D18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 xml:space="preserve">Universitas Bina Sarana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60B4B063" w14:textId="49AE1426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>Depok</w:t>
      </w:r>
    </w:p>
    <w:p w14:paraId="3647D9C3" w14:textId="29AEBC74" w:rsidR="0030729A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>2020</w:t>
      </w:r>
    </w:p>
    <w:p w14:paraId="7ECF1AD3" w14:textId="486B4F50" w:rsidR="008D5165" w:rsidRPr="008D5165" w:rsidRDefault="0030729A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="008D5165" w:rsidRPr="008D5165">
        <w:rPr>
          <w:rFonts w:ascii="Times New Roman" w:hAnsi="Times New Roman" w:cs="Times New Roman"/>
          <w:sz w:val="24"/>
          <w:szCs w:val="24"/>
        </w:rPr>
        <w:lastRenderedPageBreak/>
        <w:t>PERSETUJUAN DAN PENGESAHAN LAPORAN PRAKTIK KERJA LAPANGAN</w:t>
      </w:r>
    </w:p>
    <w:p w14:paraId="6A45144D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728AD5A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disetuju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disahk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izink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proofErr w:type="gramStart"/>
      <w:r w:rsidRPr="008D5165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2020/2021 di Semester Lima</w:t>
      </w:r>
    </w:p>
    <w:p w14:paraId="6E8F5EA9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D2F7B19" w14:textId="57CE7C57" w:rsid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784EC00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19231BD" w14:textId="464640D5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DOSEN PENASEHAT AKADEMIK</w:t>
      </w:r>
    </w:p>
    <w:p w14:paraId="108B20B1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Kelas 13.5D.01</w:t>
      </w:r>
    </w:p>
    <w:p w14:paraId="4471D1AF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D8606EE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9B32C14" w14:textId="0789D11B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Handin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Widyastut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proofErr w:type="gram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M.Kom</w:t>
      </w:r>
      <w:proofErr w:type="spellEnd"/>
      <w:proofErr w:type="gramEnd"/>
    </w:p>
    <w:p w14:paraId="7DF3A83B" w14:textId="0459F41C" w:rsidR="008D5165" w:rsidRDefault="008D5165" w:rsidP="008D516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F687DA" w14:textId="77777777" w:rsidR="008D5165" w:rsidRDefault="008D5165" w:rsidP="008D516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746653B" w14:textId="62A9C234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lastRenderedPageBreak/>
        <w:t>PENILAI LAPORAN PRAKTIK KERJA LAPANGAN</w:t>
      </w:r>
    </w:p>
    <w:p w14:paraId="258C41F3" w14:textId="77777777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CC50657" w14:textId="611BEC55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......................................</w:t>
      </w:r>
    </w:p>
    <w:p w14:paraId="3D9102E9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F29842D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6C0A2E3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735D813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7AF2340" w14:textId="4D54254F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PENILAI</w:t>
      </w:r>
    </w:p>
    <w:p w14:paraId="24E819A1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(..............................................)</w:t>
      </w:r>
    </w:p>
    <w:p w14:paraId="772C04FC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EC82D08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 xml:space="preserve">Saran-saran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e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>:</w:t>
      </w:r>
    </w:p>
    <w:p w14:paraId="0C9AC56E" w14:textId="37DA7A2E" w:rsid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6FCC481B" w14:textId="09EFB92E" w:rsidR="00A863C6" w:rsidRDefault="00A863C6" w:rsidP="004A2FE0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3C6">
        <w:rPr>
          <w:rFonts w:ascii="Times New Roman" w:hAnsi="Times New Roman" w:cs="Times New Roman"/>
          <w:b/>
          <w:bCs/>
          <w:sz w:val="28"/>
          <w:szCs w:val="28"/>
        </w:rPr>
        <w:lastRenderedPageBreak/>
        <w:t>KATA PENGANTAR</w:t>
      </w:r>
    </w:p>
    <w:p w14:paraId="4C9FBE80" w14:textId="77777777" w:rsidR="008F3341" w:rsidRDefault="008F3341" w:rsidP="004A2FE0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477182C" w14:textId="137B196C" w:rsidR="00A863C6" w:rsidRDefault="004A2FE0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82B7B" w:rsidRPr="00582B7B">
        <w:rPr>
          <w:rFonts w:ascii="Times New Roman" w:hAnsi="Times New Roman" w:cs="Times New Roman"/>
          <w:sz w:val="24"/>
          <w:szCs w:val="24"/>
        </w:rPr>
        <w:t xml:space="preserve">Rasa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Allah SWT,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-Nya yang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iad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erkir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"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Perancang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Sistem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Informasi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Perpustaka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SMPN 8 Depok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Menggunak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Java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Netbeans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8.2"</w:t>
      </w:r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>.</w:t>
      </w:r>
      <w:r w:rsidR="00582B7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74B1AB" w14:textId="4541E39D" w:rsidR="00582B7B" w:rsidRPr="004A2FE0" w:rsidRDefault="00582B7B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PKL pada Program Diploma III di Universitas Bina Saran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8.2.</w:t>
      </w:r>
    </w:p>
    <w:p w14:paraId="2527D66E" w14:textId="41F6978E" w:rsidR="00247FD4" w:rsidRDefault="00582B7B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garah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dan saran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ucap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besar-besarny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="00D25BFE">
        <w:rPr>
          <w:rFonts w:ascii="Times New Roman" w:hAnsi="Times New Roman" w:cs="Times New Roman"/>
          <w:sz w:val="24"/>
          <w:szCs w:val="24"/>
        </w:rPr>
        <w:t>terhormat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C20FB27" w14:textId="78C680CB" w:rsidR="00D25BFE" w:rsidRDefault="00D25BFE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R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Bina Sa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7247D338" w14:textId="5E9910BC" w:rsidR="00D25BFE" w:rsidRDefault="00D25BFE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Bina Sa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9F4709F" w14:textId="029D273C" w:rsidR="00D25BFE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Pr="005F0F49">
        <w:rPr>
          <w:rFonts w:ascii="Times New Roman" w:hAnsi="Times New Roman" w:cs="Times New Roman"/>
          <w:sz w:val="24"/>
          <w:szCs w:val="24"/>
        </w:rPr>
        <w:t>Handini</w:t>
      </w:r>
      <w:proofErr w:type="spellEnd"/>
      <w:r w:rsidRPr="005F0F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F49">
        <w:rPr>
          <w:rFonts w:ascii="Times New Roman" w:hAnsi="Times New Roman" w:cs="Times New Roman"/>
          <w:sz w:val="24"/>
          <w:szCs w:val="24"/>
        </w:rPr>
        <w:t>Widyastuti</w:t>
      </w:r>
      <w:proofErr w:type="spellEnd"/>
      <w:r w:rsidRPr="005F0F4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5F0F49">
        <w:rPr>
          <w:rFonts w:ascii="Times New Roman" w:hAnsi="Times New Roman" w:cs="Times New Roman"/>
          <w:sz w:val="24"/>
          <w:szCs w:val="24"/>
        </w:rPr>
        <w:t>M.Ko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F6D59A" w14:textId="40990810" w:rsidR="005F0F49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49D73597" w14:textId="4659B73C" w:rsidR="005F0F49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Ag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hid </w:t>
      </w:r>
      <w:proofErr w:type="spellStart"/>
      <w:r>
        <w:rPr>
          <w:rFonts w:ascii="Times New Roman" w:hAnsi="Times New Roman" w:cs="Times New Roman"/>
          <w:sz w:val="24"/>
          <w:szCs w:val="24"/>
        </w:rPr>
        <w:t>Syahr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E94C972" w14:textId="27993D47" w:rsidR="00BA009B" w:rsidRDefault="00697A29" w:rsidP="00BA00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gharap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saran dan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yempurna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jadi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edepanny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>.</w:t>
      </w:r>
    </w:p>
    <w:p w14:paraId="4C86B234" w14:textId="77777777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13FFBBDB" w14:textId="3A86545F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ok, </w:t>
      </w:r>
      <w:r w:rsidR="008F3341">
        <w:rPr>
          <w:rFonts w:ascii="Times New Roman" w:hAnsi="Times New Roman" w:cs="Times New Roman"/>
          <w:sz w:val="24"/>
          <w:szCs w:val="24"/>
        </w:rPr>
        <w:t xml:space="preserve">4 </w:t>
      </w:r>
      <w:proofErr w:type="spellStart"/>
      <w:r w:rsidR="008F3341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8F3341"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314ABBDE" w14:textId="77777777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9C1A90" w14:textId="6D548476" w:rsidR="006E0257" w:rsidRDefault="00BA009B" w:rsidP="00BA009B">
      <w:pPr>
        <w:spacing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8F3341">
        <w:rPr>
          <w:rFonts w:ascii="Times New Roman" w:hAnsi="Times New Roman" w:cs="Times New Roman"/>
          <w:sz w:val="24"/>
          <w:szCs w:val="24"/>
        </w:rPr>
        <w:t xml:space="preserve">     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7EABEF31" w14:textId="77777777" w:rsidR="006E0257" w:rsidRDefault="006E02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F454E58" w14:textId="077C7F69" w:rsidR="00BA009B" w:rsidRDefault="006E0257" w:rsidP="006E0257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E0257"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ISI</w:t>
      </w:r>
    </w:p>
    <w:p w14:paraId="4E308834" w14:textId="0D0C2803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…………………………………………………</w:t>
      </w:r>
      <w:r w:rsidR="001C25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2570">
        <w:rPr>
          <w:rFonts w:ascii="Times New Roman" w:hAnsi="Times New Roman" w:cs="Times New Roman"/>
          <w:sz w:val="24"/>
          <w:szCs w:val="24"/>
        </w:rPr>
        <w:t>i</w:t>
      </w:r>
      <w:proofErr w:type="spellEnd"/>
    </w:p>
    <w:p w14:paraId="7978F2D4" w14:textId="49808479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s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.</w:t>
      </w:r>
      <w:r w:rsidR="001C2570">
        <w:rPr>
          <w:rFonts w:ascii="Times New Roman" w:hAnsi="Times New Roman" w:cs="Times New Roman"/>
          <w:sz w:val="24"/>
          <w:szCs w:val="24"/>
        </w:rPr>
        <w:t xml:space="preserve"> ii</w:t>
      </w:r>
    </w:p>
    <w:p w14:paraId="1260E56C" w14:textId="7E4E3C05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…………………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  <w:r w:rsidR="001C2570">
        <w:rPr>
          <w:rFonts w:ascii="Times New Roman" w:hAnsi="Times New Roman" w:cs="Times New Roman"/>
          <w:sz w:val="24"/>
          <w:szCs w:val="24"/>
        </w:rPr>
        <w:t xml:space="preserve"> iii</w:t>
      </w:r>
    </w:p>
    <w:p w14:paraId="00347719" w14:textId="68ADA052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……………………….</w:t>
      </w:r>
      <w:r w:rsidR="001C2570">
        <w:rPr>
          <w:rFonts w:ascii="Times New Roman" w:hAnsi="Times New Roman" w:cs="Times New Roman"/>
          <w:sz w:val="24"/>
          <w:szCs w:val="24"/>
        </w:rPr>
        <w:t xml:space="preserve"> iv</w:t>
      </w:r>
    </w:p>
    <w:p w14:paraId="4A119E77" w14:textId="64BC434D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Isi …………………………………………………………………</w:t>
      </w:r>
      <w:r w:rsidR="00FD1740">
        <w:rPr>
          <w:rFonts w:ascii="Times New Roman" w:hAnsi="Times New Roman" w:cs="Times New Roman"/>
          <w:sz w:val="24"/>
          <w:szCs w:val="24"/>
        </w:rPr>
        <w:t xml:space="preserve"> vi</w:t>
      </w:r>
    </w:p>
    <w:p w14:paraId="6C814879" w14:textId="156BCD08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Gambar …………………………………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  <w:r w:rsidR="00FD1740">
        <w:rPr>
          <w:rFonts w:ascii="Times New Roman" w:hAnsi="Times New Roman" w:cs="Times New Roman"/>
          <w:sz w:val="24"/>
          <w:szCs w:val="24"/>
        </w:rPr>
        <w:t xml:space="preserve"> viii</w:t>
      </w:r>
    </w:p>
    <w:p w14:paraId="05B6587F" w14:textId="3F6DC30C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5AFC2D82" w14:textId="77777777" w:rsidR="006E0257" w:rsidRPr="009569F8" w:rsidRDefault="006E0257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569F8">
        <w:rPr>
          <w:rFonts w:ascii="Times New Roman" w:hAnsi="Times New Roman" w:cs="Times New Roman"/>
          <w:b/>
          <w:bCs/>
          <w:sz w:val="24"/>
          <w:szCs w:val="24"/>
        </w:rPr>
        <w:t>BAB I</w:t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  <w:t>PENDAHULUAN</w:t>
      </w:r>
    </w:p>
    <w:p w14:paraId="2CE2C2EA" w14:textId="77777777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…</w:t>
      </w:r>
    </w:p>
    <w:p w14:paraId="5FD72385" w14:textId="259B7D4E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Maksud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</w:t>
      </w:r>
    </w:p>
    <w:p w14:paraId="76DFDBAD" w14:textId="5922D581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…</w:t>
      </w:r>
    </w:p>
    <w:p w14:paraId="1220DFB0" w14:textId="28658A3C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0257">
        <w:rPr>
          <w:rFonts w:ascii="Times New Roman" w:hAnsi="Times New Roman" w:cs="Times New Roman"/>
          <w:sz w:val="24"/>
          <w:szCs w:val="24"/>
        </w:rPr>
        <w:t xml:space="preserve">Ruang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.</w:t>
      </w:r>
    </w:p>
    <w:p w14:paraId="5835CDD8" w14:textId="12320FF9" w:rsidR="006E0257" w:rsidRP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</w:t>
      </w:r>
    </w:p>
    <w:p w14:paraId="2C411635" w14:textId="182D9F2B" w:rsidR="006E0257" w:rsidRPr="009569F8" w:rsidRDefault="006E0257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569F8">
        <w:rPr>
          <w:rFonts w:ascii="Times New Roman" w:hAnsi="Times New Roman" w:cs="Times New Roman"/>
          <w:b/>
          <w:bCs/>
          <w:sz w:val="24"/>
          <w:szCs w:val="24"/>
        </w:rPr>
        <w:t>BAB II</w:t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  <w:t>LANDASAN TEORI</w:t>
      </w:r>
    </w:p>
    <w:p w14:paraId="1D62B205" w14:textId="633B9C1C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2.1.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.</w:t>
      </w:r>
    </w:p>
    <w:p w14:paraId="13B95CE6" w14:textId="2E2D0BAC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2.2.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11258CE5" w14:textId="2339E435" w:rsidR="009F2381" w:rsidRDefault="009F2381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E57BCC">
        <w:rPr>
          <w:rFonts w:ascii="Times New Roman" w:hAnsi="Times New Roman" w:cs="Times New Roman"/>
          <w:sz w:val="24"/>
          <w:szCs w:val="24"/>
        </w:rPr>
        <w:t xml:space="preserve">       </w:t>
      </w:r>
      <w:r>
        <w:rPr>
          <w:rFonts w:ascii="Times New Roman" w:hAnsi="Times New Roman" w:cs="Times New Roman"/>
          <w:sz w:val="24"/>
          <w:szCs w:val="24"/>
        </w:rPr>
        <w:t xml:space="preserve">2.2.1. Sejarah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4857BC87" w14:textId="24268AD1" w:rsidR="009569F8" w:rsidRDefault="009569F8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E57BCC">
        <w:rPr>
          <w:rFonts w:ascii="Times New Roman" w:hAnsi="Times New Roman" w:cs="Times New Roman"/>
          <w:sz w:val="24"/>
          <w:szCs w:val="24"/>
        </w:rPr>
        <w:t xml:space="preserve">       </w:t>
      </w:r>
      <w:r>
        <w:rPr>
          <w:rFonts w:ascii="Times New Roman" w:hAnsi="Times New Roman" w:cs="Times New Roman"/>
          <w:sz w:val="24"/>
          <w:szCs w:val="24"/>
        </w:rPr>
        <w:t>2.2.</w:t>
      </w:r>
      <w:r w:rsidR="009F2381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-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.</w:t>
      </w:r>
    </w:p>
    <w:p w14:paraId="23888113" w14:textId="2F601108" w:rsidR="009569F8" w:rsidRDefault="009569F8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E57BCC">
        <w:rPr>
          <w:rFonts w:ascii="Times New Roman" w:hAnsi="Times New Roman" w:cs="Times New Roman"/>
          <w:sz w:val="24"/>
          <w:szCs w:val="24"/>
        </w:rPr>
        <w:t xml:space="preserve">       </w:t>
      </w:r>
      <w:r>
        <w:rPr>
          <w:rFonts w:ascii="Times New Roman" w:hAnsi="Times New Roman" w:cs="Times New Roman"/>
          <w:sz w:val="24"/>
          <w:szCs w:val="24"/>
        </w:rPr>
        <w:t>2.2.</w:t>
      </w:r>
      <w:r w:rsidR="009F2381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.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</w:t>
      </w:r>
    </w:p>
    <w:p w14:paraId="061DBF0C" w14:textId="71010CC8" w:rsidR="00B55FA1" w:rsidRDefault="00B55FA1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14BE1">
        <w:rPr>
          <w:rFonts w:ascii="Times New Roman" w:hAnsi="Times New Roman" w:cs="Times New Roman"/>
          <w:sz w:val="24"/>
          <w:szCs w:val="24"/>
        </w:rPr>
        <w:t xml:space="preserve">    </w:t>
      </w:r>
      <w:r>
        <w:rPr>
          <w:rFonts w:ascii="Times New Roman" w:hAnsi="Times New Roman" w:cs="Times New Roman"/>
          <w:sz w:val="24"/>
          <w:szCs w:val="24"/>
        </w:rPr>
        <w:t xml:space="preserve">2.2.3.1.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va </w:t>
      </w:r>
      <w:r w:rsidR="00D14BE1">
        <w:rPr>
          <w:rFonts w:ascii="Times New Roman" w:hAnsi="Times New Roman" w:cs="Times New Roman"/>
          <w:sz w:val="24"/>
          <w:szCs w:val="24"/>
        </w:rPr>
        <w:t>………………………</w:t>
      </w:r>
    </w:p>
    <w:p w14:paraId="1B167BCF" w14:textId="1DF8A3DD" w:rsidR="009569F8" w:rsidRDefault="009569F8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</w:t>
      </w:r>
      <w:r w:rsidR="009F2381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. UX dan UI Desain ……………………………………</w:t>
      </w:r>
    </w:p>
    <w:p w14:paraId="66B30563" w14:textId="2463699D" w:rsidR="00140105" w:rsidRDefault="00140105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4. UML</w:t>
      </w:r>
      <w:r w:rsidRPr="00140105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0678F">
        <w:rPr>
          <w:rFonts w:ascii="Times New Roman" w:hAnsi="Times New Roman" w:cs="Times New Roman"/>
          <w:sz w:val="24"/>
          <w:szCs w:val="24"/>
        </w:rPr>
        <w:t>(</w:t>
      </w:r>
      <w:r w:rsidRPr="0010678F">
        <w:rPr>
          <w:rFonts w:ascii="Times New Roman" w:hAnsi="Times New Roman" w:cs="Times New Roman"/>
          <w:i/>
          <w:iCs/>
          <w:sz w:val="24"/>
          <w:szCs w:val="24"/>
          <w:lang w:val="id-ID"/>
        </w:rPr>
        <w:t>Unified Modeling Language</w:t>
      </w:r>
      <w:r w:rsidR="0010678F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  <w:r>
        <w:rPr>
          <w:rFonts w:ascii="Times New Roman" w:hAnsi="Times New Roman" w:cs="Times New Roman"/>
          <w:sz w:val="24"/>
          <w:szCs w:val="24"/>
        </w:rPr>
        <w:t>……….</w:t>
      </w:r>
    </w:p>
    <w:p w14:paraId="14D76A01" w14:textId="73918C4C" w:rsidR="00C80CA1" w:rsidRDefault="00C80CA1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E57BCC">
        <w:rPr>
          <w:rFonts w:ascii="Times New Roman" w:hAnsi="Times New Roman" w:cs="Times New Roman"/>
          <w:sz w:val="24"/>
          <w:szCs w:val="24"/>
        </w:rPr>
        <w:t xml:space="preserve">       </w:t>
      </w:r>
      <w:r>
        <w:rPr>
          <w:rFonts w:ascii="Times New Roman" w:hAnsi="Times New Roman" w:cs="Times New Roman"/>
          <w:sz w:val="24"/>
          <w:szCs w:val="24"/>
        </w:rPr>
        <w:t>2.4.1. Sejarah UML …………………………….</w:t>
      </w:r>
    </w:p>
    <w:p w14:paraId="5DD1D2BA" w14:textId="5C563727" w:rsidR="00C80CA1" w:rsidRDefault="00C80CA1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E57BCC">
        <w:rPr>
          <w:rFonts w:ascii="Times New Roman" w:hAnsi="Times New Roman" w:cs="Times New Roman"/>
          <w:sz w:val="24"/>
          <w:szCs w:val="24"/>
        </w:rPr>
        <w:t xml:space="preserve">       </w:t>
      </w:r>
      <w:r>
        <w:rPr>
          <w:rFonts w:ascii="Times New Roman" w:hAnsi="Times New Roman" w:cs="Times New Roman"/>
          <w:sz w:val="24"/>
          <w:szCs w:val="24"/>
        </w:rPr>
        <w:t>2.4.2. Diagram UML ………………………………</w:t>
      </w:r>
    </w:p>
    <w:p w14:paraId="4187F1ED" w14:textId="59B39E9F" w:rsidR="009F2381" w:rsidRDefault="009F2381" w:rsidP="00530B8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</w:t>
      </w:r>
      <w:r w:rsidR="00140105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.2 …………………………………………….</w:t>
      </w:r>
    </w:p>
    <w:p w14:paraId="04222D53" w14:textId="357C7D71" w:rsidR="009F2381" w:rsidRPr="00530B8D" w:rsidRDefault="009F2381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30B8D">
        <w:rPr>
          <w:rFonts w:ascii="Times New Roman" w:hAnsi="Times New Roman" w:cs="Times New Roman"/>
          <w:b/>
          <w:bCs/>
          <w:sz w:val="24"/>
          <w:szCs w:val="24"/>
        </w:rPr>
        <w:t>BAB III</w:t>
      </w:r>
      <w:r w:rsidRPr="00530B8D">
        <w:rPr>
          <w:rFonts w:ascii="Times New Roman" w:hAnsi="Times New Roman" w:cs="Times New Roman"/>
          <w:b/>
          <w:bCs/>
          <w:sz w:val="24"/>
          <w:szCs w:val="24"/>
        </w:rPr>
        <w:tab/>
        <w:t xml:space="preserve">ANALISA SISTEM </w:t>
      </w:r>
      <w:r w:rsidR="00C12245">
        <w:rPr>
          <w:rFonts w:ascii="Times New Roman" w:hAnsi="Times New Roman" w:cs="Times New Roman"/>
          <w:b/>
          <w:bCs/>
          <w:sz w:val="24"/>
          <w:szCs w:val="24"/>
        </w:rPr>
        <w:t xml:space="preserve">INFORMASI </w:t>
      </w:r>
      <w:r w:rsidRPr="00530B8D">
        <w:rPr>
          <w:rFonts w:ascii="Times New Roman" w:hAnsi="Times New Roman" w:cs="Times New Roman"/>
          <w:b/>
          <w:bCs/>
          <w:sz w:val="24"/>
          <w:szCs w:val="24"/>
        </w:rPr>
        <w:t>PERPUSTAKAAN</w:t>
      </w:r>
    </w:p>
    <w:p w14:paraId="1C218F69" w14:textId="550FB363" w:rsidR="009F2381" w:rsidRDefault="009F2381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1.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</w:t>
      </w:r>
      <w:r w:rsidR="00530B8D">
        <w:rPr>
          <w:rFonts w:ascii="Times New Roman" w:hAnsi="Times New Roman" w:cs="Times New Roman"/>
          <w:sz w:val="24"/>
          <w:szCs w:val="24"/>
        </w:rPr>
        <w:t>…….</w:t>
      </w:r>
    </w:p>
    <w:p w14:paraId="5661D0CE" w14:textId="3772ED61" w:rsidR="00530B8D" w:rsidRDefault="00530B8D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="00C12245">
        <w:rPr>
          <w:rFonts w:ascii="Times New Roman" w:hAnsi="Times New Roman" w:cs="Times New Roman"/>
          <w:sz w:val="24"/>
          <w:szCs w:val="24"/>
        </w:rPr>
        <w:tab/>
        <w:t xml:space="preserve">       </w:t>
      </w:r>
      <w:r w:rsidR="004C7DC5">
        <w:rPr>
          <w:rFonts w:ascii="Times New Roman" w:hAnsi="Times New Roman" w:cs="Times New Roman"/>
          <w:sz w:val="24"/>
          <w:szCs w:val="24"/>
        </w:rPr>
        <w:t>3.1.1. Sejarah SMP Negeri 8 Depok ……………………</w:t>
      </w:r>
    </w:p>
    <w:p w14:paraId="4F0967D9" w14:textId="29BE4441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1.2. </w:t>
      </w:r>
      <w:proofErr w:type="spellStart"/>
      <w:r>
        <w:rPr>
          <w:rFonts w:ascii="Times New Roman" w:hAnsi="Times New Roman" w:cs="Times New Roman"/>
          <w:sz w:val="24"/>
          <w:szCs w:val="24"/>
        </w:rPr>
        <w:t>V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0D02ECB0" w14:textId="732430D1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1.3.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</w:t>
      </w:r>
    </w:p>
    <w:p w14:paraId="4E71A9DA" w14:textId="04B45740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2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7DCD6423" w14:textId="66C1613D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3.3. Hasil Analisa ………………………………………….</w:t>
      </w:r>
    </w:p>
    <w:p w14:paraId="23BC4DF5" w14:textId="46CBD6AF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4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14F7E280" w14:textId="32D12624" w:rsidR="004C7DC5" w:rsidRDefault="004C7DC5" w:rsidP="00E57BC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5. </w:t>
      </w:r>
      <w:proofErr w:type="spellStart"/>
      <w:r w:rsidR="00F053A2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="00F053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53A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F053A2">
        <w:rPr>
          <w:rFonts w:ascii="Times New Roman" w:hAnsi="Times New Roman" w:cs="Times New Roman"/>
          <w:sz w:val="24"/>
          <w:szCs w:val="24"/>
        </w:rPr>
        <w:t xml:space="preserve"> ……………………………….</w:t>
      </w:r>
    </w:p>
    <w:p w14:paraId="1CB104D4" w14:textId="340B3717" w:rsidR="00E57BCC" w:rsidRDefault="00E57BCC" w:rsidP="00E57BC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5.1. Use Case Diagram …………</w:t>
      </w:r>
    </w:p>
    <w:p w14:paraId="04476DAA" w14:textId="2D80D07D" w:rsidR="00E57BCC" w:rsidRDefault="00E57BCC" w:rsidP="00E57BC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5.2. Desain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</w:t>
      </w:r>
    </w:p>
    <w:p w14:paraId="2D4D29C0" w14:textId="7DD85388" w:rsidR="00E57BCC" w:rsidRDefault="00E57BCC" w:rsidP="00E57BC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5.3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Java </w:t>
      </w:r>
      <w:proofErr w:type="spellStart"/>
      <w:r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</w:t>
      </w:r>
    </w:p>
    <w:p w14:paraId="325162E8" w14:textId="005DD7B6" w:rsidR="00F053A2" w:rsidRPr="00F053A2" w:rsidRDefault="00F053A2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BAB IV</w:t>
      </w:r>
      <w:r w:rsidRPr="00F053A2">
        <w:rPr>
          <w:rFonts w:ascii="Times New Roman" w:hAnsi="Times New Roman" w:cs="Times New Roman"/>
          <w:b/>
          <w:bCs/>
          <w:sz w:val="24"/>
          <w:szCs w:val="24"/>
        </w:rPr>
        <w:tab/>
        <w:t>PENUTUP</w:t>
      </w:r>
    </w:p>
    <w:p w14:paraId="2B291951" w14:textId="080AC522" w:rsidR="00F053A2" w:rsidRDefault="00F053A2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4.1. Kesimpulan</w:t>
      </w:r>
    </w:p>
    <w:p w14:paraId="3264FA55" w14:textId="2039703C" w:rsidR="00F053A2" w:rsidRDefault="00F053A2" w:rsidP="00F053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4.2. Saran</w:t>
      </w:r>
    </w:p>
    <w:p w14:paraId="56938131" w14:textId="7102ADA6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……….</w:t>
      </w:r>
    </w:p>
    <w:p w14:paraId="2331C03B" w14:textId="788DCEB2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DAFTAR RIWAYAT HIDUP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</w:t>
      </w:r>
    </w:p>
    <w:p w14:paraId="1FC25188" w14:textId="35D1CA5D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SURAT KETERANGAN PKL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…..</w:t>
      </w:r>
      <w:proofErr w:type="gram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..</w:t>
      </w:r>
    </w:p>
    <w:p w14:paraId="2D60A37E" w14:textId="26D646A9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LEMBAR NILAI PKL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….</w:t>
      </w:r>
    </w:p>
    <w:p w14:paraId="37F5DCE8" w14:textId="39EB6F12" w:rsidR="00C330F0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LAMPIRAN-LAMPIRA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…..</w:t>
      </w:r>
      <w:proofErr w:type="gramEnd"/>
    </w:p>
    <w:p w14:paraId="1810E3CD" w14:textId="77777777" w:rsidR="00C330F0" w:rsidRDefault="00C330F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0A31558" w14:textId="6E36007F" w:rsidR="00137091" w:rsidRDefault="00C330F0" w:rsidP="00137091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330F0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GAMBAR</w:t>
      </w:r>
    </w:p>
    <w:p w14:paraId="28BDEC2B" w14:textId="1919F3FB" w:rsidR="00137091" w:rsidRDefault="00137091" w:rsidP="004A31EA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3B1AD2B" w14:textId="54DC53A9" w:rsidR="00137091" w:rsidRDefault="00137091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4A31EA"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4A31EA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4A31EA" w:rsidRPr="004A31EA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A31EA" w:rsidRPr="004A31EA">
        <w:rPr>
          <w:rFonts w:ascii="Times New Roman" w:hAnsi="Times New Roman" w:cs="Times New Roman"/>
          <w:sz w:val="24"/>
          <w:szCs w:val="24"/>
        </w:rPr>
        <w:t xml:space="preserve"> ……………………………</w:t>
      </w:r>
    </w:p>
    <w:p w14:paraId="6BF38CAE" w14:textId="02980704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s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8124678" w14:textId="477C3FD7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Word Processing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6431F3E" w14:textId="53FB03FD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Desktop Publishing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33FC9A2" w14:textId="5EF722B1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Spreadsheet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2127362D" w14:textId="59F3EB49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Database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78562C85" w14:textId="63AC446E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7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Grafis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CF6D1CB" w14:textId="7C5CA9D7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8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3DB2CBE" w14:textId="52F76D11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9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A504040" w14:textId="29F0F414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10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3BDBF2E" w14:textId="1BD07EAE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1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Multimedia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215BF8B7" w14:textId="2898A3C4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Game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0615660" w14:textId="02CF65C8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Antivirus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13B8F2C" w14:textId="69805962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UI dan UX Desain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34F04CD9" w14:textId="7BF1F97D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Java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8.2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1C0EDB6" w14:textId="425011AB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 xml:space="preserve">.1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16C2087" w14:textId="24A35DB7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 w:rsidR="005D67DC"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C28CAD8" w14:textId="3905D1A5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 w:rsidR="005D67DC"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Login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E15EE35" w14:textId="3A2A0AE1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Utam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3A604F54" w14:textId="67B63FC3" w:rsidR="005D67DC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BD02ED2" w14:textId="4DAE8346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CA0F7F2" w14:textId="5088BD84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654C798" w14:textId="6AC3FE87" w:rsidR="005D67DC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8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D79F366" w14:textId="0C507D22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9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5135F67" w14:textId="77777777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654ECE7" w14:textId="77777777" w:rsidR="00137091" w:rsidRDefault="00137091" w:rsidP="0013709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B17C7C0" w14:textId="77777777" w:rsidR="00C330F0" w:rsidRDefault="00C330F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br w:type="page"/>
      </w:r>
    </w:p>
    <w:p w14:paraId="67BA052F" w14:textId="64173A55" w:rsidR="00F053A2" w:rsidRPr="00350671" w:rsidRDefault="00350671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</w:t>
      </w:r>
    </w:p>
    <w:p w14:paraId="6A25B4EE" w14:textId="032D7517" w:rsidR="00350671" w:rsidRDefault="00350671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t>PENDAHULUAN</w:t>
      </w:r>
    </w:p>
    <w:p w14:paraId="6443899E" w14:textId="0E035D79" w:rsidR="00350671" w:rsidRDefault="00350671" w:rsidP="00423B19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4D0EAEDC" w14:textId="77777777" w:rsidR="007F76F7" w:rsidRDefault="00350671" w:rsidP="007F76F7">
      <w:pPr>
        <w:pStyle w:val="ListParagraph"/>
        <w:numPr>
          <w:ilvl w:val="1"/>
          <w:numId w:val="6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F76F7">
        <w:rPr>
          <w:rFonts w:ascii="Times New Roman" w:hAnsi="Times New Roman" w:cs="Times New Roman"/>
          <w:b/>
          <w:bCs/>
          <w:sz w:val="24"/>
          <w:szCs w:val="24"/>
        </w:rPr>
        <w:t>Latar</w:t>
      </w:r>
      <w:proofErr w:type="spellEnd"/>
      <w:r w:rsidRPr="007F76F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b/>
          <w:bCs/>
          <w:sz w:val="24"/>
          <w:szCs w:val="24"/>
        </w:rPr>
        <w:t>Belakang</w:t>
      </w:r>
      <w:proofErr w:type="spellEnd"/>
    </w:p>
    <w:p w14:paraId="2AE4A6C8" w14:textId="2E31F19C" w:rsidR="00350671" w:rsidRPr="007F76F7" w:rsidRDefault="00350671" w:rsidP="007F76F7">
      <w:pPr>
        <w:spacing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s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Revolu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4.0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isa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isa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di zaman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dan internet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ilepask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>.</w:t>
      </w:r>
    </w:p>
    <w:p w14:paraId="72BFEB24" w14:textId="0D10EB17" w:rsidR="00350671" w:rsidRDefault="00350671" w:rsidP="007F76F7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Negeri 8 Depok,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g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pulpe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>.</w:t>
      </w:r>
    </w:p>
    <w:p w14:paraId="57D50CFC" w14:textId="01D48737" w:rsidR="007F76F7" w:rsidRDefault="007F76F7" w:rsidP="007F76F7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gk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ter-otomat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E5A1B0" w14:textId="7378A7F0" w:rsidR="00350671" w:rsidRDefault="00350671" w:rsidP="007F76F7">
      <w:p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29B86C4F" w14:textId="1A71BF6E" w:rsidR="007F76F7" w:rsidRPr="007A51E6" w:rsidRDefault="00350671" w:rsidP="007F76F7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A51E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1.2. </w:t>
      </w:r>
      <w:proofErr w:type="spellStart"/>
      <w:r w:rsidRPr="007A51E6">
        <w:rPr>
          <w:rFonts w:ascii="Times New Roman" w:hAnsi="Times New Roman" w:cs="Times New Roman"/>
          <w:b/>
          <w:bCs/>
          <w:sz w:val="24"/>
          <w:szCs w:val="24"/>
        </w:rPr>
        <w:t>Maksud</w:t>
      </w:r>
      <w:proofErr w:type="spellEnd"/>
      <w:r w:rsidRPr="007A51E6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7A51E6"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 w:rsidRPr="007A51E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3AA208F" w14:textId="6F849D57" w:rsidR="004C7DC5" w:rsidRDefault="007F76F7" w:rsidP="007F76F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6E5B2FFE" w14:textId="54F8798D" w:rsidR="007F76F7" w:rsidRDefault="007F76F7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A51E6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bac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minjam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bac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luar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>.</w:t>
      </w:r>
    </w:p>
    <w:p w14:paraId="5B5BE831" w14:textId="53FE271F" w:rsidR="007A51E6" w:rsidRDefault="007A51E6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j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82FADC5" w14:textId="5ABFEF68" w:rsidR="007A51E6" w:rsidRDefault="007A51E6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pada SMP Negeri 8 Depok.</w:t>
      </w:r>
    </w:p>
    <w:p w14:paraId="105054AE" w14:textId="32ED10B5" w:rsidR="006D6F93" w:rsidRDefault="006D6F93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Negeri 8 Depok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BA6B822" w14:textId="7BFFB8BA" w:rsidR="006D6F93" w:rsidRDefault="006D6F93" w:rsidP="006D6F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>) pada semester 5 (lima) pada program Diploma III.</w:t>
      </w:r>
    </w:p>
    <w:p w14:paraId="1C5EB993" w14:textId="77777777" w:rsidR="00B3248B" w:rsidRDefault="00B3248B" w:rsidP="006D6F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5A173CC" w14:textId="7901F592" w:rsidR="00B3248B" w:rsidRPr="00B3248B" w:rsidRDefault="00B3248B" w:rsidP="00B3248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3248B">
        <w:rPr>
          <w:rFonts w:ascii="Times New Roman" w:hAnsi="Times New Roman" w:cs="Times New Roman"/>
          <w:b/>
          <w:bCs/>
          <w:sz w:val="24"/>
          <w:szCs w:val="24"/>
        </w:rPr>
        <w:t xml:space="preserve">1.3. </w:t>
      </w:r>
      <w:proofErr w:type="spellStart"/>
      <w:r w:rsidRPr="00B3248B">
        <w:rPr>
          <w:rFonts w:ascii="Times New Roman" w:hAnsi="Times New Roman" w:cs="Times New Roman"/>
          <w:b/>
          <w:bCs/>
          <w:sz w:val="24"/>
          <w:szCs w:val="24"/>
        </w:rPr>
        <w:t>Metode</w:t>
      </w:r>
      <w:proofErr w:type="spellEnd"/>
      <w:r w:rsidRPr="00B3248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248B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5B36D294" w14:textId="18003D84" w:rsidR="00B3248B" w:rsidRDefault="00B3248B" w:rsidP="00B3248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C44A314" w14:textId="6B33C29E" w:rsidR="00B3248B" w:rsidRDefault="00B3248B" w:rsidP="00B3248B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E74172">
        <w:rPr>
          <w:rFonts w:ascii="Times New Roman" w:hAnsi="Times New Roman" w:cs="Times New Roman"/>
          <w:i/>
          <w:iCs/>
          <w:sz w:val="24"/>
          <w:szCs w:val="24"/>
        </w:rPr>
        <w:t>interview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3BBE2534" w14:textId="79167550" w:rsidR="00B3248B" w:rsidRDefault="00B3248B" w:rsidP="00B3248B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6D9F84B5" w14:textId="7E6719D7" w:rsidR="00B3248B" w:rsidRDefault="00697A29" w:rsidP="00E74172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observation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5457498F" w14:textId="54500DDC" w:rsidR="00697A29" w:rsidRDefault="00697A29" w:rsidP="00697A29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E309C26" w14:textId="5929F3E4" w:rsidR="00697A29" w:rsidRDefault="00697A29" w:rsidP="00697A29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staka</w:t>
      </w:r>
    </w:p>
    <w:p w14:paraId="397E557C" w14:textId="21F01A9C" w:rsidR="00697A29" w:rsidRDefault="00697A29" w:rsidP="00697A29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tur-liter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-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84C5F3" w14:textId="249B6108" w:rsid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E6398F" w14:textId="2C023F64" w:rsidR="00EB030F" w:rsidRP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B030F">
        <w:rPr>
          <w:rFonts w:ascii="Times New Roman" w:hAnsi="Times New Roman" w:cs="Times New Roman"/>
          <w:b/>
          <w:bCs/>
          <w:sz w:val="24"/>
          <w:szCs w:val="24"/>
        </w:rPr>
        <w:t xml:space="preserve">1.4. Ruang </w:t>
      </w:r>
      <w:proofErr w:type="spellStart"/>
      <w:r w:rsidRPr="00EB030F">
        <w:rPr>
          <w:rFonts w:ascii="Times New Roman" w:hAnsi="Times New Roman" w:cs="Times New Roman"/>
          <w:b/>
          <w:bCs/>
          <w:sz w:val="24"/>
          <w:szCs w:val="24"/>
        </w:rPr>
        <w:t>Lingkup</w:t>
      </w:r>
      <w:proofErr w:type="spellEnd"/>
    </w:p>
    <w:p w14:paraId="6D469EA4" w14:textId="06FF397E" w:rsid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om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imp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084D4BC0" w14:textId="185FC857" w:rsidR="004B268F" w:rsidRDefault="004B268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44D7F3" w14:textId="247F6A21" w:rsidR="004B268F" w:rsidRPr="004B268F" w:rsidRDefault="004B268F" w:rsidP="00EB030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B268F">
        <w:rPr>
          <w:rFonts w:ascii="Times New Roman" w:hAnsi="Times New Roman" w:cs="Times New Roman"/>
          <w:b/>
          <w:bCs/>
          <w:sz w:val="24"/>
          <w:szCs w:val="24"/>
        </w:rPr>
        <w:t xml:space="preserve">1.5. </w:t>
      </w:r>
      <w:proofErr w:type="spellStart"/>
      <w:r w:rsidRPr="004B268F">
        <w:rPr>
          <w:rFonts w:ascii="Times New Roman" w:hAnsi="Times New Roman" w:cs="Times New Roman"/>
          <w:b/>
          <w:bCs/>
          <w:sz w:val="24"/>
          <w:szCs w:val="24"/>
        </w:rPr>
        <w:t>Sistematika</w:t>
      </w:r>
      <w:proofErr w:type="spellEnd"/>
      <w:r w:rsidRPr="004B26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B268F">
        <w:rPr>
          <w:rFonts w:ascii="Times New Roman" w:hAnsi="Times New Roman" w:cs="Times New Roman"/>
          <w:b/>
          <w:bCs/>
          <w:sz w:val="24"/>
          <w:szCs w:val="24"/>
        </w:rPr>
        <w:t>Penulisan</w:t>
      </w:r>
      <w:proofErr w:type="spellEnd"/>
    </w:p>
    <w:p w14:paraId="44CE8A5A" w14:textId="77777777" w:rsidR="00423B19" w:rsidRDefault="004B268F" w:rsidP="00423B1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="00F71FB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920BB11" w14:textId="3C95403F" w:rsidR="004B268F" w:rsidRPr="00F71FB1" w:rsidRDefault="00F71FB1" w:rsidP="00423B1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PENDAHULUAN</w:t>
      </w:r>
    </w:p>
    <w:p w14:paraId="0A3073E3" w14:textId="7E166045" w:rsidR="00F71FB1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F1FC270" w14:textId="1979AFE5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LANDASAN TEORI</w:t>
      </w:r>
    </w:p>
    <w:p w14:paraId="3073231F" w14:textId="11327745" w:rsidR="00F71FB1" w:rsidRPr="00EB030F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Bab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</w:t>
      </w:r>
      <w:r w:rsidR="00CA14E4"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, UI dan UX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rogram Java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8.2</w:t>
      </w:r>
    </w:p>
    <w:p w14:paraId="4C172D69" w14:textId="6FF8B63F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I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ANALISA SISTEM INFORMASI PERPUSTAKAAN</w:t>
      </w:r>
    </w:p>
    <w:p w14:paraId="3035E41F" w14:textId="2F532A09" w:rsidR="00F71FB1" w:rsidRPr="00EB030F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A14E4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ada SMP Negeri 8 Depok.</w:t>
      </w:r>
    </w:p>
    <w:p w14:paraId="1E7D3DF9" w14:textId="156687F0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V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PENUTUP</w:t>
      </w:r>
    </w:p>
    <w:p w14:paraId="065B3148" w14:textId="77777777" w:rsidR="00423B19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A14E4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riti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sar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>.</w:t>
      </w:r>
    </w:p>
    <w:p w14:paraId="12704AFA" w14:textId="77777777" w:rsidR="00423B19" w:rsidRPr="00423B19" w:rsidRDefault="00423B19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Pr="00423B19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I</w:t>
      </w:r>
    </w:p>
    <w:p w14:paraId="45BF4296" w14:textId="69FD48E2" w:rsidR="00F71FB1" w:rsidRPr="00423B19" w:rsidRDefault="00423B19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423B19">
        <w:rPr>
          <w:rFonts w:ascii="Times New Roman" w:hAnsi="Times New Roman" w:cs="Times New Roman"/>
          <w:b/>
          <w:bCs/>
          <w:sz w:val="28"/>
          <w:szCs w:val="28"/>
        </w:rPr>
        <w:t>LANDASAN TEORI</w:t>
      </w:r>
    </w:p>
    <w:p w14:paraId="3B782762" w14:textId="429E73E4" w:rsidR="00F71FB1" w:rsidRDefault="00F71FB1" w:rsidP="00F71FB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3D0B975" w14:textId="34E202B5" w:rsidR="00423B19" w:rsidRPr="004F7530" w:rsidRDefault="00423B19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1.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Umum</w:t>
      </w:r>
      <w:proofErr w:type="spellEnd"/>
    </w:p>
    <w:p w14:paraId="5D8EB637" w14:textId="4CD74F04" w:rsidR="00423B19" w:rsidRDefault="00423B19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instruksi-instruksi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berurut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K</w:t>
      </w:r>
      <w:r w:rsidR="004F7530" w:rsidRPr="004F7530">
        <w:rPr>
          <w:rFonts w:ascii="Times New Roman" w:hAnsi="Times New Roman" w:cs="Times New Roman"/>
          <w:sz w:val="24"/>
          <w:szCs w:val="24"/>
        </w:rPr>
        <w:t>omputas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sendiriny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>.</w:t>
      </w:r>
    </w:p>
    <w:p w14:paraId="7AFF25EA" w14:textId="77777777" w:rsidR="00FE4013" w:rsidRDefault="00FE4013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9DD769" w14:textId="2E6BBD79" w:rsidR="004F7530" w:rsidRDefault="004F7530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2. Program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6D5F6BF9" w14:textId="77777777" w:rsidR="00B3064A" w:rsidRDefault="00B3064A" w:rsidP="00B3064A">
      <w:pPr>
        <w:keepNext/>
        <w:spacing w:line="480" w:lineRule="auto"/>
        <w:jc w:val="center"/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C582521" wp14:editId="6F6B2033">
            <wp:extent cx="3714750" cy="2437397"/>
            <wp:effectExtent l="0" t="0" r="0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0088" cy="24474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5089E5" w14:textId="6A6D9942" w:rsidR="00B3064A" w:rsidRPr="0004610F" w:rsidRDefault="00B3064A" w:rsidP="00B3064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1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Program </w:t>
      </w:r>
      <w:proofErr w:type="spellStart"/>
      <w:r w:rsidRPr="0004610F">
        <w:rPr>
          <w:rFonts w:ascii="Times New Roman" w:hAnsi="Times New Roman" w:cs="Times New Roman"/>
          <w:color w:val="auto"/>
          <w:sz w:val="20"/>
          <w:szCs w:val="20"/>
        </w:rPr>
        <w:t>Komputer</w:t>
      </w:r>
      <w:proofErr w:type="spellEnd"/>
    </w:p>
    <w:p w14:paraId="75B219CF" w14:textId="0B378061" w:rsidR="00E50B64" w:rsidRPr="00E50B64" w:rsidRDefault="004F7530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rfiah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software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-program acara di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film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musik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ibarat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(</w:t>
      </w:r>
      <w:r w:rsidR="00E50B64" w:rsidRPr="00697353">
        <w:rPr>
          <w:rFonts w:ascii="Times New Roman" w:hAnsi="Times New Roman" w:cs="Times New Roman"/>
          <w:i/>
          <w:iCs/>
          <w:sz w:val="24"/>
          <w:szCs w:val="24"/>
        </w:rPr>
        <w:t>hardware</w:t>
      </w:r>
      <w:r w:rsidR="00E50B64" w:rsidRPr="00E50B64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cara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ibarat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E50B64"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="00E50B64" w:rsidRPr="00E50B64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layak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onto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-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tasiu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19C006C" w14:textId="4943D64B" w:rsidR="004F7530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E50B64">
        <w:rPr>
          <w:rFonts w:ascii="Times New Roman" w:hAnsi="Times New Roman" w:cs="Times New Roman"/>
          <w:sz w:val="24"/>
          <w:szCs w:val="24"/>
        </w:rPr>
        <w:t xml:space="preserve">Nama lai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fat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hard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ntu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ntu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amp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wujud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nd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operasi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kumpul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A80DE27" w14:textId="77777777" w:rsidR="00FE4013" w:rsidRDefault="00FE4013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D72E1A" w14:textId="73A06678" w:rsidR="004F7530" w:rsidRPr="004F7530" w:rsidRDefault="004F7530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2.1. Sejarah Program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2EEBF8A7" w14:textId="77777777" w:rsidR="0004610F" w:rsidRDefault="004F7530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F7530">
        <w:rPr>
          <w:rFonts w:ascii="Times New Roman" w:hAnsi="Times New Roman" w:cs="Times New Roman"/>
          <w:sz w:val="24"/>
          <w:szCs w:val="24"/>
        </w:rPr>
        <w:t xml:space="preserve">Awal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ul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be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rofeso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Charles Babbage (1791-1871)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812, Babbag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sesuai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rulangkal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F7530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proofErr w:type="gram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ten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lastRenderedPageBreak/>
        <w:t>kemuda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empat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Usaha Babbage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822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usul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C526081" w14:textId="77777777" w:rsidR="0004610F" w:rsidRDefault="0004610F" w:rsidP="0004610F">
      <w:pPr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AF6210C" wp14:editId="6D337AAD">
            <wp:extent cx="4038288" cy="3457341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6175" cy="3464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066D6D" w14:textId="099D707E" w:rsidR="0004610F" w:rsidRPr="0004610F" w:rsidRDefault="0004610F" w:rsidP="0004610F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2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Mesi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Differensial</w:t>
      </w:r>
      <w:proofErr w:type="spellEnd"/>
    </w:p>
    <w:p w14:paraId="6B87F39D" w14:textId="00FB4F63" w:rsidR="004F7530" w:rsidRDefault="004F7530" w:rsidP="0004610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ap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rogram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alk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pulu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Babbag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iba-tib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inspira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general-purpose</w:t>
      </w:r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nalytical Engine. </w:t>
      </w:r>
      <w:proofErr w:type="spellStart"/>
      <w:proofErr w:type="gramStart"/>
      <w:r w:rsidRPr="004F7530">
        <w:rPr>
          <w:rFonts w:ascii="Times New Roman" w:hAnsi="Times New Roman" w:cs="Times New Roman"/>
          <w:sz w:val="24"/>
          <w:szCs w:val="24"/>
        </w:rPr>
        <w:t>Asiste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Babbage</w:t>
      </w:r>
      <w:proofErr w:type="gramEnd"/>
      <w:r w:rsidRPr="004F7530">
        <w:rPr>
          <w:rFonts w:ascii="Times New Roman" w:hAnsi="Times New Roman" w:cs="Times New Roman"/>
          <w:sz w:val="24"/>
          <w:szCs w:val="24"/>
        </w:rPr>
        <w:t xml:space="preserve">, Augusta Ada King (1815-1842)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4F7530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proofErr w:type="gram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revi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dana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komunikasi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nlytic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Engin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lastRenderedPageBreak/>
        <w:t>pemaham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ugusta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ungkinkan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rogrammer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wanit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980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han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merik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rik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am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ghormat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pada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>.</w:t>
      </w:r>
    </w:p>
    <w:p w14:paraId="442136E5" w14:textId="77777777" w:rsidR="00FE4013" w:rsidRDefault="00FE4013" w:rsidP="0004610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0491BED" w14:textId="3505F1BC" w:rsidR="00B35DD8" w:rsidRPr="00E50B64" w:rsidRDefault="00E50B64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2.2.2.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Jenis-jenis</w:t>
      </w:r>
      <w:proofErr w:type="spellEnd"/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4B63270F" w14:textId="77777777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E50B6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penggunanya.Dalam</w:t>
      </w:r>
      <w:proofErr w:type="spellEnd"/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ap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butuhan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masing-masing.</w:t>
      </w:r>
    </w:p>
    <w:p w14:paraId="2BEB912D" w14:textId="2D141930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:</w:t>
      </w:r>
    </w:p>
    <w:p w14:paraId="072D335C" w14:textId="4A3CC8C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a. Word Processing</w:t>
      </w:r>
    </w:p>
    <w:p w14:paraId="6713EF89" w14:textId="77777777" w:rsidR="00392883" w:rsidRDefault="0004610F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6D71941" wp14:editId="2A9B9042">
            <wp:extent cx="3799148" cy="2667000"/>
            <wp:effectExtent l="0" t="0" r="0" b="0"/>
            <wp:docPr id="5" name="Picture 5" descr="Lesson 1: Getting Familiar with Microsoft Word 2010 - Microsoft Office 20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Lesson 1: Getting Familiar with Microsoft Word 2010 - Microsoft Office 2010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7821" cy="27081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8CB6AB" w14:textId="77F13A6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3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Word Processing</w:t>
      </w:r>
    </w:p>
    <w:p w14:paraId="6DCDDD95" w14:textId="08062A44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7353">
        <w:rPr>
          <w:rFonts w:ascii="Times New Roman" w:hAnsi="Times New Roman" w:cs="Times New Roman"/>
          <w:i/>
          <w:iCs/>
          <w:sz w:val="24"/>
          <w:szCs w:val="24"/>
        </w:rPr>
        <w:lastRenderedPageBreak/>
        <w:t>Word Processing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</w:t>
      </w:r>
      <w:r w:rsidR="00E621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 kata</w:t>
      </w:r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unti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Microsoft Word, Lotus Ami Pro dan WordPerfect.</w:t>
      </w:r>
    </w:p>
    <w:p w14:paraId="0DBA855C" w14:textId="24FFB636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b. Desktop Publishing</w:t>
      </w:r>
    </w:p>
    <w:p w14:paraId="5DA7308B" w14:textId="77777777" w:rsidR="00392883" w:rsidRDefault="00392883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262BE74D" wp14:editId="06F30594">
            <wp:extent cx="3362325" cy="2521940"/>
            <wp:effectExtent l="0" t="0" r="0" b="0"/>
            <wp:docPr id="6" name="Picture 6" descr="WinWorld: Ventura Publisher 2.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WinWorld: Ventura Publisher 2.0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7822" cy="2533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9018B0" w14:textId="7C59ACA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4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Desktop Publishing</w:t>
      </w:r>
    </w:p>
    <w:p w14:paraId="16EB5879" w14:textId="761FB2EF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et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cet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Ventura Publisher, Page Maker.</w:t>
      </w:r>
    </w:p>
    <w:p w14:paraId="5DADDF44" w14:textId="29B837F6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c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Speadsheet</w:t>
      </w:r>
      <w:proofErr w:type="spellEnd"/>
    </w:p>
    <w:p w14:paraId="15EF294B" w14:textId="77777777" w:rsidR="00392883" w:rsidRDefault="00392883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9661767" wp14:editId="4814C3F4">
            <wp:extent cx="3609975" cy="2030770"/>
            <wp:effectExtent l="0" t="0" r="0" b="7620"/>
            <wp:docPr id="7" name="Picture 7" descr="Fungsi Microsoft Excel yang Perlu Diketahui, Cocok untuk Perkantoran -  Citizen6 Liputan6.co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ungsi Microsoft Excel yang Perlu Diketahui, Cocok untuk Perkantoran -  Citizen6 Liputan6.com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4103" cy="204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5D253F" w14:textId="1459E535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5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Spreadsheet</w:t>
      </w:r>
    </w:p>
    <w:p w14:paraId="2A3D3E01" w14:textId="28E7262E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lastRenderedPageBreak/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</w:t>
      </w:r>
      <w:r w:rsidR="00697353">
        <w:rPr>
          <w:rFonts w:ascii="Times New Roman" w:hAnsi="Times New Roman" w:cs="Times New Roman"/>
          <w:sz w:val="24"/>
          <w:szCs w:val="24"/>
        </w:rPr>
        <w:t>-</w:t>
      </w:r>
      <w:r w:rsidRPr="00E50B64">
        <w:rPr>
          <w:rFonts w:ascii="Times New Roman" w:hAnsi="Times New Roman" w:cs="Times New Roman"/>
          <w:sz w:val="24"/>
          <w:szCs w:val="24"/>
        </w:rPr>
        <w:t xml:space="preserve">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kolo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Microsoft Excel, Lotus Improv.</w:t>
      </w:r>
    </w:p>
    <w:p w14:paraId="0A80871B" w14:textId="4AF6927A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d. Database Management System</w:t>
      </w:r>
    </w:p>
    <w:p w14:paraId="3B0FD9F7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505653EB" wp14:editId="1FF0CF79">
            <wp:extent cx="4074068" cy="2552700"/>
            <wp:effectExtent l="0" t="0" r="3175" b="0"/>
            <wp:docPr id="8" name="Picture 8" descr="Perangkat Lunak dan Aplikasi Database | Microsoft Acces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Perangkat Lunak dan Aplikasi Database | Microsoft Access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909"/>
                    <a:stretch/>
                  </pic:blipFill>
                  <pic:spPr bwMode="auto">
                    <a:xfrm>
                      <a:off x="0" y="0"/>
                      <a:ext cx="4116276" cy="25791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618341" w14:textId="38131CA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6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ngolah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Database</w:t>
      </w:r>
    </w:p>
    <w:p w14:paraId="47EB4664" w14:textId="569618FA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Dari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,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Database Management System</w:t>
      </w:r>
      <w:r w:rsidRPr="00E50B6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BMS)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database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Paradox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oxpro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, Microsoft Access, Approach.</w:t>
      </w:r>
    </w:p>
    <w:p w14:paraId="27F83D20" w14:textId="3F3767FF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e. </w:t>
      </w:r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Program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Pengolah</w:t>
      </w:r>
      <w:proofErr w:type="spellEnd"/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Grafis</w:t>
      </w:r>
      <w:proofErr w:type="spellEnd"/>
    </w:p>
    <w:p w14:paraId="27835705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DF61F12" wp14:editId="22C2C6BE">
            <wp:extent cx="3429000" cy="2321719"/>
            <wp:effectExtent l="0" t="0" r="0" b="2540"/>
            <wp:docPr id="9" name="Picture 9" descr="CorelDRAW - Wikip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orelDRAW - Wikipedia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9530" cy="23288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F336FB" w14:textId="2070C11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7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ngolah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Grafis</w:t>
      </w:r>
      <w:proofErr w:type="spellEnd"/>
    </w:p>
    <w:p w14:paraId="374FEFEA" w14:textId="26A9BCC5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graphics</w:t>
      </w:r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int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agu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ub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Corel Draw, Stanford Graphics, Visio.</w:t>
      </w:r>
    </w:p>
    <w:p w14:paraId="10B3B575" w14:textId="76F6717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f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Akuntasi</w:t>
      </w:r>
      <w:proofErr w:type="spellEnd"/>
    </w:p>
    <w:p w14:paraId="07AFF5CE" w14:textId="4872569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590647C" wp14:editId="27B0E119">
            <wp:extent cx="3960952" cy="2238375"/>
            <wp:effectExtent l="0" t="0" r="1905" b="0"/>
            <wp:docPr id="12" name="Picture 12" descr="Download] Aplikasi Akuntansi MYOB - Komputerisasi Akuntansi - Doelnasir I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Download] Aplikasi Akuntansi MYOB - Komputerisasi Akuntansi - Doelnasir ID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8811" cy="2242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295FB" w14:textId="59F2522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8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Akuntansi</w:t>
      </w:r>
      <w:proofErr w:type="spellEnd"/>
    </w:p>
    <w:p w14:paraId="59450DFD" w14:textId="79725994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lastRenderedPageBreak/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jug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unt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720405">
        <w:rPr>
          <w:rFonts w:ascii="Times New Roman" w:hAnsi="Times New Roman" w:cs="Times New Roman"/>
          <w:sz w:val="24"/>
          <w:szCs w:val="24"/>
        </w:rPr>
        <w:t xml:space="preserve">MYOB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cEasy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Accounting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aciol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2000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achTree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Accounting.</w:t>
      </w:r>
    </w:p>
    <w:p w14:paraId="1B0B96ED" w14:textId="59F339AD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g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Statistik</w:t>
      </w:r>
      <w:proofErr w:type="spellEnd"/>
    </w:p>
    <w:p w14:paraId="5BF7D3FE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E6A6025" wp14:editId="7C856887">
            <wp:extent cx="2894456" cy="1914525"/>
            <wp:effectExtent l="0" t="0" r="1270" b="0"/>
            <wp:docPr id="11" name="Picture 11" descr="SPSS for the Classroom: the Basic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SPSS for the Classroom: the Basics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1066" cy="197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AC01D6" w14:textId="58808ED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9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Statistik</w:t>
      </w:r>
      <w:proofErr w:type="spellEnd"/>
    </w:p>
    <w:p w14:paraId="2DB66288" w14:textId="0F110578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SAS, SPSS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c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8EECD61" w14:textId="7C2CBA8D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h. </w:t>
      </w:r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Program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Komunikasi</w:t>
      </w:r>
      <w:proofErr w:type="spellEnd"/>
    </w:p>
    <w:p w14:paraId="6966E474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6A7636AD" wp14:editId="36483EF7">
            <wp:extent cx="2982940" cy="2333625"/>
            <wp:effectExtent l="0" t="0" r="8255" b="0"/>
            <wp:docPr id="13" name="Picture 13" descr="Messenger for Desktop untuk Windows - Undu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Messenger for Desktop untuk Windows - Unduh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7348" cy="23840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346641" w14:textId="1499E373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0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 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omunikasi</w:t>
      </w:r>
      <w:proofErr w:type="spellEnd"/>
    </w:p>
    <w:p w14:paraId="06E90FD3" w14:textId="61F1A8A6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7353">
        <w:rPr>
          <w:rFonts w:ascii="Times New Roman" w:hAnsi="Times New Roman" w:cs="Times New Roman"/>
          <w:i/>
          <w:iCs/>
          <w:sz w:val="24"/>
          <w:szCs w:val="24"/>
        </w:rPr>
        <w:lastRenderedPageBreak/>
        <w:t>Communication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m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720405">
        <w:rPr>
          <w:rFonts w:ascii="Times New Roman" w:hAnsi="Times New Roman" w:cs="Times New Roman"/>
          <w:sz w:val="24"/>
          <w:szCs w:val="24"/>
        </w:rPr>
        <w:t xml:space="preserve">Messenger, </w:t>
      </w:r>
      <w:r w:rsidRPr="00E50B64">
        <w:rPr>
          <w:rFonts w:ascii="Times New Roman" w:hAnsi="Times New Roman" w:cs="Times New Roman"/>
          <w:sz w:val="24"/>
          <w:szCs w:val="24"/>
        </w:rPr>
        <w:t xml:space="preserve">Carbon Copy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taFax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rocom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lus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rossTal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3610B88B" w14:textId="00C7AEB8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E50B64">
        <w:rPr>
          <w:rFonts w:ascii="Times New Roman" w:hAnsi="Times New Roman" w:cs="Times New Roman"/>
          <w:b/>
          <w:bCs/>
          <w:sz w:val="24"/>
          <w:szCs w:val="24"/>
        </w:rPr>
        <w:t>. Multimedia</w:t>
      </w:r>
    </w:p>
    <w:p w14:paraId="715C7896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BA877CC" wp14:editId="6DCA5C9A">
            <wp:extent cx="3815758" cy="2943225"/>
            <wp:effectExtent l="0" t="0" r="0" b="0"/>
            <wp:docPr id="14" name="Picture 14" descr="Open Broadcaster Software®️ | OB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Open Broadcaster Software®️ | OBS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6538" cy="29592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D852A3" w14:textId="0FB4BC71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1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Multimedia</w:t>
      </w:r>
    </w:p>
    <w:p w14:paraId="04F23328" w14:textId="6DF77F53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Multimed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software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lat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multimed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me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video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me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igital, video player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0B6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720405">
        <w:rPr>
          <w:rFonts w:ascii="Times New Roman" w:hAnsi="Times New Roman" w:cs="Times New Roman"/>
          <w:sz w:val="24"/>
          <w:szCs w:val="24"/>
        </w:rPr>
        <w:t xml:space="preserve">OBS Studio, </w:t>
      </w:r>
      <w:r w:rsidRPr="00E50B64">
        <w:rPr>
          <w:rFonts w:ascii="Times New Roman" w:hAnsi="Times New Roman" w:cs="Times New Roman"/>
          <w:sz w:val="24"/>
          <w:szCs w:val="24"/>
        </w:rPr>
        <w:t>Microsoft Video.</w:t>
      </w:r>
    </w:p>
    <w:p w14:paraId="5AA13B2E" w14:textId="6B005AC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j. Game</w:t>
      </w:r>
    </w:p>
    <w:p w14:paraId="6E15FE32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D3A4D38" wp14:editId="5D927E9E">
            <wp:extent cx="4355465" cy="2452686"/>
            <wp:effectExtent l="0" t="0" r="6985" b="5080"/>
            <wp:docPr id="15" name="Picture 15" descr="Riot Games Resmi Luncurkan Valorant - Tekno Liputan6.co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Riot Games Resmi Luncurkan Valorant - Tekno Liputan6.com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6654" cy="24589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622C5F" w14:textId="60EF965F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2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Game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omputer</w:t>
      </w:r>
      <w:proofErr w:type="spellEnd"/>
    </w:p>
    <w:p w14:paraId="15F8C847" w14:textId="0209696D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Game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0405">
        <w:rPr>
          <w:rFonts w:ascii="Times New Roman" w:hAnsi="Times New Roman" w:cs="Times New Roman"/>
          <w:sz w:val="24"/>
          <w:szCs w:val="24"/>
        </w:rPr>
        <w:t>Genshin</w:t>
      </w:r>
      <w:proofErr w:type="spellEnd"/>
      <w:r w:rsidR="00720405">
        <w:rPr>
          <w:rFonts w:ascii="Times New Roman" w:hAnsi="Times New Roman" w:cs="Times New Roman"/>
          <w:sz w:val="24"/>
          <w:szCs w:val="24"/>
        </w:rPr>
        <w:t xml:space="preserve"> Impact, Point Blank</w:t>
      </w:r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Valoran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r w:rsidR="00E62184">
        <w:rPr>
          <w:rFonts w:ascii="Times New Roman" w:hAnsi="Times New Roman" w:cs="Times New Roman"/>
          <w:sz w:val="24"/>
          <w:szCs w:val="24"/>
        </w:rPr>
        <w:t>Among Us</w:t>
      </w:r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0427FEAC" w14:textId="65C8BAA2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k. Antivirus</w:t>
      </w:r>
    </w:p>
    <w:p w14:paraId="27FAE787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63A661F5" wp14:editId="34108498">
            <wp:extent cx="2905125" cy="2043165"/>
            <wp:effectExtent l="0" t="0" r="0" b="0"/>
            <wp:docPr id="16" name="Picture 16" descr="Mencoba Smadav Pro - Antivirus Lokal yang terlupakan | SayaWR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Mencoba Smadav Pro - Antivirus Lokal yang terlupakan | SayaWRT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4073" cy="2056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B5C7A8" w14:textId="62E1BD6A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3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Antivirus</w:t>
      </w:r>
    </w:p>
    <w:p w14:paraId="25A82DF9" w14:textId="78BB7AAE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Antivirus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detekd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virus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ertul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SmadAV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, </w:t>
      </w:r>
      <w:r w:rsidRPr="00E50B64">
        <w:rPr>
          <w:rFonts w:ascii="Times New Roman" w:hAnsi="Times New Roman" w:cs="Times New Roman"/>
          <w:sz w:val="24"/>
          <w:szCs w:val="24"/>
        </w:rPr>
        <w:t>McAfee VirusScan, Norton Antivirus, AVG.</w:t>
      </w:r>
    </w:p>
    <w:p w14:paraId="514036AB" w14:textId="61CE4930" w:rsidR="00E50B64" w:rsidRPr="00B55FA1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2.2.3. </w:t>
      </w:r>
      <w:r w:rsidR="00B55FA1"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Bahasa </w:t>
      </w:r>
      <w:proofErr w:type="spellStart"/>
      <w:r w:rsidR="00B55FA1" w:rsidRPr="00B55FA1">
        <w:rPr>
          <w:rFonts w:ascii="Times New Roman" w:hAnsi="Times New Roman" w:cs="Times New Roman"/>
          <w:b/>
          <w:bCs/>
          <w:sz w:val="24"/>
          <w:szCs w:val="24"/>
        </w:rPr>
        <w:t>Pemrograman</w:t>
      </w:r>
      <w:proofErr w:type="spellEnd"/>
    </w:p>
    <w:p w14:paraId="41DA9140" w14:textId="5701672C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jembata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).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progr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programming language)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jembat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elektronik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,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mengert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hany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0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g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g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erjemah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erjem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erjem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interpr</w:t>
      </w:r>
      <w:r w:rsidR="00E62184" w:rsidRPr="00697353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ter</w:t>
      </w:r>
      <w:r w:rsidRPr="00B55FA1">
        <w:rPr>
          <w:rFonts w:ascii="Times New Roman" w:hAnsi="Times New Roman" w:cs="Times New Roman"/>
          <w:sz w:val="24"/>
          <w:szCs w:val="24"/>
        </w:rPr>
        <w:t xml:space="preserve"> dan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compiler</w:t>
      </w:r>
      <w:r w:rsidRPr="00B55FA1">
        <w:rPr>
          <w:rFonts w:ascii="Times New Roman" w:hAnsi="Times New Roman" w:cs="Times New Roman"/>
          <w:sz w:val="24"/>
          <w:szCs w:val="24"/>
        </w:rPr>
        <w:t>.</w:t>
      </w:r>
    </w:p>
    <w:p w14:paraId="0C78EBA5" w14:textId="4B5E5FA5" w:rsidR="00FE4013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an compiler di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sc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ompiler Turbo </w:t>
      </w:r>
      <w:proofErr w:type="spellStart"/>
      <w:proofErr w:type="gramStart"/>
      <w:r w:rsidRPr="00B55FA1">
        <w:rPr>
          <w:rFonts w:ascii="Times New Roman" w:hAnsi="Times New Roman" w:cs="Times New Roman"/>
          <w:sz w:val="24"/>
          <w:szCs w:val="24"/>
        </w:rPr>
        <w:t>Pascal,Delphi</w:t>
      </w:r>
      <w:proofErr w:type="spellEnd"/>
      <w:proofErr w:type="gram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ompiler Turbo C, Visual C dan lain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 xml:space="preserve">lain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il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masing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 xml:space="preserve">masi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bay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bay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Open Source</w:t>
      </w:r>
      <w:r w:rsidRPr="00B55FA1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</w:t>
      </w:r>
      <w:r w:rsidR="00697353">
        <w:rPr>
          <w:rFonts w:ascii="Times New Roman" w:hAnsi="Times New Roman" w:cs="Times New Roman"/>
          <w:sz w:val="24"/>
          <w:szCs w:val="24"/>
        </w:rPr>
        <w:t>m</w:t>
      </w:r>
      <w:r w:rsidRPr="00B55FA1">
        <w:rPr>
          <w:rFonts w:ascii="Times New Roman" w:hAnsi="Times New Roman" w:cs="Times New Roman"/>
          <w:sz w:val="24"/>
          <w:szCs w:val="24"/>
        </w:rPr>
        <w:t>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4D524D58" w14:textId="2841605B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1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bawah</w:t>
      </w:r>
      <w:proofErr w:type="spellEnd"/>
    </w:p>
    <w:p w14:paraId="290915F8" w14:textId="77777777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B55FA1">
        <w:rPr>
          <w:rFonts w:ascii="Times New Roman" w:hAnsi="Times New Roman" w:cs="Times New Roman"/>
          <w:sz w:val="24"/>
          <w:szCs w:val="24"/>
        </w:rPr>
        <w:t xml:space="preserve"> Bahasa Assembly. </w:t>
      </w:r>
    </w:p>
    <w:p w14:paraId="0927066B" w14:textId="77777777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2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menengah</w:t>
      </w:r>
      <w:proofErr w:type="spellEnd"/>
    </w:p>
    <w:p w14:paraId="12F31624" w14:textId="05DCF81C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lastRenderedPageBreak/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uran</w:t>
      </w:r>
      <w:r>
        <w:rPr>
          <w:rFonts w:ascii="Times New Roman" w:hAnsi="Times New Roman" w:cs="Times New Roman"/>
          <w:sz w:val="24"/>
          <w:szCs w:val="24"/>
        </w:rPr>
        <w:t>-atur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gramatika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struksi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Bahasa C.</w:t>
      </w:r>
    </w:p>
    <w:p w14:paraId="7E6F6F93" w14:textId="77777777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3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atas</w:t>
      </w:r>
      <w:proofErr w:type="spellEnd"/>
    </w:p>
    <w:p w14:paraId="23F82D35" w14:textId="77777777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uran-atur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gramatika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de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Bahasa Pascal, Fortran, Cobol, Basic.</w:t>
      </w:r>
    </w:p>
    <w:p w14:paraId="6F1A5387" w14:textId="1B846649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4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objek</w:t>
      </w:r>
      <w:proofErr w:type="spellEnd"/>
    </w:p>
    <w:p w14:paraId="4154ACD3" w14:textId="50543610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>Bahasa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odul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etail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riteria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++, Visu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Foxpro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>, Visual Basic, Delphi, Java, dan Visual Cit. Bahasa-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>.</w:t>
      </w:r>
    </w:p>
    <w:p w14:paraId="3FEE008F" w14:textId="289855A7" w:rsidR="00D14BE1" w:rsidRDefault="00D14BE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1AAA20" w14:textId="4DF0F610" w:rsidR="00D14BE1" w:rsidRPr="00563509" w:rsidRDefault="00D14BE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63509">
        <w:rPr>
          <w:rFonts w:ascii="Times New Roman" w:hAnsi="Times New Roman" w:cs="Times New Roman"/>
          <w:b/>
          <w:bCs/>
          <w:sz w:val="24"/>
          <w:szCs w:val="24"/>
        </w:rPr>
        <w:t xml:space="preserve">2.2.3.1. Bahasa </w:t>
      </w:r>
      <w:proofErr w:type="spellStart"/>
      <w:r w:rsidRPr="00563509">
        <w:rPr>
          <w:rFonts w:ascii="Times New Roman" w:hAnsi="Times New Roman" w:cs="Times New Roman"/>
          <w:b/>
          <w:bCs/>
          <w:sz w:val="24"/>
          <w:szCs w:val="24"/>
        </w:rPr>
        <w:t>Pemrograman</w:t>
      </w:r>
      <w:proofErr w:type="spellEnd"/>
      <w:r w:rsidRPr="00563509">
        <w:rPr>
          <w:rFonts w:ascii="Times New Roman" w:hAnsi="Times New Roman" w:cs="Times New Roman"/>
          <w:b/>
          <w:bCs/>
          <w:sz w:val="24"/>
          <w:szCs w:val="24"/>
        </w:rPr>
        <w:t xml:space="preserve"> Java</w:t>
      </w:r>
    </w:p>
    <w:p w14:paraId="4F3E9F0C" w14:textId="2526BBA4" w:rsidR="00D14BE1" w:rsidRPr="00D14BE1" w:rsidRDefault="00D14BE1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J</w:t>
      </w:r>
      <w:r w:rsidRPr="00D14BE1">
        <w:rPr>
          <w:rFonts w:ascii="Times New Roman" w:hAnsi="Times New Roman" w:cs="Times New Roman"/>
          <w:sz w:val="24"/>
          <w:szCs w:val="24"/>
        </w:rPr>
        <w:t xml:space="preserve">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rupa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D14BE1">
        <w:rPr>
          <w:rFonts w:ascii="Times New Roman" w:hAnsi="Times New Roman" w:cs="Times New Roman"/>
          <w:sz w:val="24"/>
          <w:szCs w:val="24"/>
        </w:rPr>
        <w:t>rogram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ting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pali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in</w:t>
      </w:r>
      <w:r w:rsidRPr="00D14BE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epe</w:t>
      </w:r>
      <w:r w:rsidR="000F57FB">
        <w:rPr>
          <w:rFonts w:ascii="Times New Roman" w:hAnsi="Times New Roman" w:cs="Times New Roman"/>
          <w:sz w:val="24"/>
          <w:szCs w:val="24"/>
        </w:rPr>
        <w:t>rt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ngaruh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redup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g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</w:t>
      </w:r>
      <w:r w:rsidR="000F57FB">
        <w:rPr>
          <w:rFonts w:ascii="Times New Roman" w:hAnsi="Times New Roman" w:cs="Times New Roman"/>
          <w:sz w:val="24"/>
          <w:szCs w:val="24"/>
        </w:rPr>
        <w:t>rja</w:t>
      </w:r>
      <w:r w:rsidRPr="00D14BE1">
        <w:rPr>
          <w:rFonts w:ascii="Times New Roman" w:hAnsi="Times New Roman" w:cs="Times New Roman"/>
          <w:sz w:val="24"/>
          <w:szCs w:val="24"/>
        </w:rPr>
        <w:t>lan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0F57FB">
        <w:rPr>
          <w:rFonts w:ascii="Times New Roman" w:hAnsi="Times New Roman" w:cs="Times New Roman"/>
          <w:sz w:val="24"/>
          <w:szCs w:val="24"/>
        </w:rPr>
        <w:t>,</w:t>
      </w:r>
      <w:r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emak</w:t>
      </w:r>
      <w:r w:rsidR="000F57FB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e</w:t>
      </w:r>
      <w:r w:rsidR="000F57FB">
        <w:rPr>
          <w:rFonts w:ascii="Times New Roman" w:hAnsi="Times New Roman" w:cs="Times New Roman"/>
          <w:sz w:val="24"/>
          <w:szCs w:val="24"/>
        </w:rPr>
        <w:t>r</w:t>
      </w:r>
      <w:r w:rsidRPr="00D14BE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me</w:t>
      </w:r>
      <w:r w:rsidRPr="00D14BE1">
        <w:rPr>
          <w:rFonts w:ascii="Times New Roman" w:hAnsi="Times New Roman" w:cs="Times New Roman"/>
          <w:sz w:val="24"/>
          <w:szCs w:val="24"/>
        </w:rPr>
        <w:t>lomp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jad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m</w:t>
      </w:r>
      <w:r w:rsidR="000F57FB">
        <w:rPr>
          <w:rFonts w:ascii="Times New Roman" w:hAnsi="Times New Roman" w:cs="Times New Roman"/>
          <w:sz w:val="24"/>
          <w:szCs w:val="24"/>
        </w:rPr>
        <w:t>ro</w:t>
      </w:r>
      <w:r w:rsidRPr="00D14BE1">
        <w:rPr>
          <w:rFonts w:ascii="Times New Roman" w:hAnsi="Times New Roman" w:cs="Times New Roman"/>
          <w:sz w:val="24"/>
          <w:szCs w:val="24"/>
        </w:rPr>
        <w:t>gram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nte</w:t>
      </w:r>
      <w:r w:rsidR="000F57FB">
        <w:rPr>
          <w:rFonts w:ascii="Times New Roman" w:hAnsi="Times New Roman" w:cs="Times New Roman"/>
          <w:sz w:val="24"/>
          <w:szCs w:val="24"/>
        </w:rPr>
        <w:t>rn</w:t>
      </w:r>
      <w:r w:rsidRPr="00D14BE1">
        <w:rPr>
          <w:rFonts w:ascii="Times New Roman" w:hAnsi="Times New Roman" w:cs="Times New Roman"/>
          <w:sz w:val="24"/>
          <w:szCs w:val="24"/>
        </w:rPr>
        <w:t xml:space="preserve">et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rilis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lastRenderedPageBreak/>
        <w:t>mem</w:t>
      </w:r>
      <w:r w:rsidRPr="00D14BE1">
        <w:rPr>
          <w:rFonts w:ascii="Times New Roman" w:hAnsi="Times New Roman" w:cs="Times New Roman"/>
          <w:sz w:val="24"/>
          <w:szCs w:val="24"/>
        </w:rPr>
        <w:t>perku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o</w:t>
      </w:r>
      <w:r w:rsidR="000F57FB">
        <w:rPr>
          <w:rFonts w:ascii="Times New Roman" w:hAnsi="Times New Roman" w:cs="Times New Roman"/>
          <w:sz w:val="24"/>
          <w:szCs w:val="24"/>
        </w:rPr>
        <w:t>si</w:t>
      </w:r>
      <w:r w:rsidRPr="00D14BE1">
        <w:rPr>
          <w:rFonts w:ascii="Times New Roman" w:hAnsi="Times New Roman" w:cs="Times New Roman"/>
          <w:sz w:val="24"/>
          <w:szCs w:val="24"/>
        </w:rPr>
        <w:t>si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Hari J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as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njad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il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h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aplikasi-aplikas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erbasas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w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kata</w:t>
      </w:r>
      <w:r w:rsidR="000F57FB">
        <w:rPr>
          <w:rFonts w:ascii="Times New Roman" w:hAnsi="Times New Roman" w:cs="Times New Roman"/>
          <w:sz w:val="24"/>
          <w:szCs w:val="24"/>
        </w:rPr>
        <w:t>,</w:t>
      </w:r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r w:rsidR="000F57FB">
        <w:rPr>
          <w:rFonts w:ascii="Times New Roman" w:hAnsi="Times New Roman" w:cs="Times New Roman"/>
          <w:sz w:val="24"/>
          <w:szCs w:val="24"/>
        </w:rPr>
        <w:t>dunia modern</w:t>
      </w:r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in</w:t>
      </w:r>
      <w:r w:rsidRPr="00D14BE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ikendali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ol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 xml:space="preserve">h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o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jav</w:t>
      </w:r>
      <w:r w:rsidR="000F57FB">
        <w:rPr>
          <w:rFonts w:ascii="Times New Roman" w:hAnsi="Times New Roman" w:cs="Times New Roman"/>
          <w:sz w:val="24"/>
          <w:szCs w:val="24"/>
        </w:rPr>
        <w:t>a</w:t>
      </w:r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1CB388" w14:textId="55C134A3" w:rsidR="00D14BE1" w:rsidRDefault="00563509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las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suks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s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e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ampuanny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eradap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ej</w:t>
      </w:r>
      <w:r w:rsidR="00D14BE1" w:rsidRPr="00D14BE1">
        <w:rPr>
          <w:rFonts w:ascii="Times New Roman" w:hAnsi="Times New Roman" w:cs="Times New Roman"/>
          <w:sz w:val="24"/>
          <w:szCs w:val="24"/>
        </w:rPr>
        <w:t>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</w:t>
      </w:r>
      <w:r>
        <w:rPr>
          <w:rFonts w:ascii="Times New Roman" w:hAnsi="Times New Roman" w:cs="Times New Roman"/>
          <w:sz w:val="24"/>
          <w:szCs w:val="24"/>
        </w:rPr>
        <w:t>D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K </w:t>
      </w:r>
      <w:r>
        <w:rPr>
          <w:rFonts w:ascii="Times New Roman" w:hAnsi="Times New Roman" w:cs="Times New Roman"/>
          <w:sz w:val="24"/>
          <w:szCs w:val="24"/>
        </w:rPr>
        <w:t>1</w:t>
      </w:r>
      <w:r w:rsidR="00D14BE1" w:rsidRPr="00D14BE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0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hent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radap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erke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bang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nult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ekspektas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para prog</w:t>
      </w:r>
      <w:r>
        <w:rPr>
          <w:rFonts w:ascii="Times New Roman" w:hAnsi="Times New Roman" w:cs="Times New Roman"/>
          <w:sz w:val="24"/>
          <w:szCs w:val="24"/>
        </w:rPr>
        <w:t>r</w:t>
      </w:r>
      <w:r w:rsidR="00D14BE1" w:rsidRPr="00D14BE1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mer. Yang pa</w:t>
      </w:r>
      <w:r>
        <w:rPr>
          <w:rFonts w:ascii="Times New Roman" w:hAnsi="Times New Roman" w:cs="Times New Roman"/>
          <w:sz w:val="24"/>
          <w:szCs w:val="24"/>
        </w:rPr>
        <w:t>lin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g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>
        <w:rPr>
          <w:rFonts w:ascii="Times New Roman" w:hAnsi="Times New Roman" w:cs="Times New Roman"/>
          <w:sz w:val="24"/>
          <w:szCs w:val="24"/>
        </w:rPr>
        <w:t>ti</w:t>
      </w:r>
      <w:r w:rsidR="00D14BE1" w:rsidRPr="00D14BE1">
        <w:rPr>
          <w:rFonts w:ascii="Times New Roman" w:hAnsi="Times New Roman" w:cs="Times New Roman"/>
          <w:sz w:val="24"/>
          <w:szCs w:val="24"/>
        </w:rPr>
        <w:t>d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e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cipt</w:t>
      </w:r>
      <w:r>
        <w:rPr>
          <w:rFonts w:ascii="Times New Roman" w:hAnsi="Times New Roman" w:cs="Times New Roman"/>
          <w:sz w:val="24"/>
          <w:szCs w:val="24"/>
        </w:rPr>
        <w:t>a</w:t>
      </w:r>
      <w:r w:rsidR="00D14BE1" w:rsidRPr="00D14BE1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re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r</w:t>
      </w:r>
      <w:r>
        <w:rPr>
          <w:rFonts w:ascii="Times New Roman" w:hAnsi="Times New Roman" w:cs="Times New Roman"/>
          <w:sz w:val="24"/>
          <w:szCs w:val="24"/>
        </w:rPr>
        <w:t>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</w:t>
      </w:r>
      <w:r w:rsidR="00D14BE1" w:rsidRPr="00D14BE1">
        <w:rPr>
          <w:rFonts w:ascii="Times New Roman" w:hAnsi="Times New Roman" w:cs="Times New Roman"/>
          <w:sz w:val="24"/>
          <w:szCs w:val="24"/>
        </w:rPr>
        <w:t>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</w:t>
      </w:r>
      <w:r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gakomoda</w:t>
      </w:r>
      <w:r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rubah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pat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</w:t>
      </w:r>
      <w:r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</w:t>
      </w:r>
      <w:r>
        <w:rPr>
          <w:rFonts w:ascii="Times New Roman" w:hAnsi="Times New Roman" w:cs="Times New Roman"/>
          <w:sz w:val="24"/>
          <w:szCs w:val="24"/>
        </w:rPr>
        <w:t>ni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ompu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usial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gap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njad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mm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ni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e</w:t>
      </w:r>
      <w:r>
        <w:rPr>
          <w:rFonts w:ascii="Times New Roman" w:hAnsi="Times New Roman" w:cs="Times New Roman"/>
          <w:sz w:val="24"/>
          <w:szCs w:val="24"/>
        </w:rPr>
        <w:t>b</w:t>
      </w:r>
      <w:r w:rsidR="00D14BE1" w:rsidRPr="00D14BE1">
        <w:rPr>
          <w:rFonts w:ascii="Times New Roman" w:hAnsi="Times New Roman" w:cs="Times New Roman"/>
          <w:sz w:val="24"/>
          <w:szCs w:val="24"/>
        </w:rPr>
        <w:t>aga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modern yang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mbutu</w:t>
      </w:r>
      <w:r>
        <w:rPr>
          <w:rFonts w:ascii="Times New Roman" w:hAnsi="Times New Roman" w:cs="Times New Roman"/>
          <w:sz w:val="24"/>
          <w:szCs w:val="24"/>
        </w:rPr>
        <w:t>h</w:t>
      </w:r>
      <w:r w:rsidR="00D14BE1" w:rsidRPr="00D14BE1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and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 w:rsidR="0069735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yang 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up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o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dat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4A61222" w14:textId="62126F00" w:rsidR="00066ED9" w:rsidRDefault="00066ED9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394C3B" w14:textId="6BDFE669" w:rsidR="00066ED9" w:rsidRDefault="00066ED9" w:rsidP="00D14BE1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97110">
        <w:rPr>
          <w:rFonts w:ascii="Times New Roman" w:hAnsi="Times New Roman" w:cs="Times New Roman"/>
          <w:b/>
          <w:bCs/>
          <w:sz w:val="24"/>
          <w:szCs w:val="24"/>
        </w:rPr>
        <w:t>2.3. UX dan UI Desain</w:t>
      </w:r>
    </w:p>
    <w:p w14:paraId="1FD2C6E3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5FE10666" wp14:editId="00906028">
            <wp:extent cx="4328458" cy="2590800"/>
            <wp:effectExtent l="0" t="0" r="0" b="0"/>
            <wp:docPr id="17" name="Picture 17" descr="UI/UX Design Guideline. User Interface (UI) dan User Experience… | by I  Putu Agastya werdikatama | PPL A1 IEBS | Mediu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UI/UX Design Guideline. User Interface (UI) dan User Experience… | by I  Putu Agastya werdikatama | PPL A1 IEBS | Medium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576" cy="2593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295D44" w14:textId="0A973236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4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UI dan UX Desain</w:t>
      </w:r>
    </w:p>
    <w:p w14:paraId="3CA58646" w14:textId="1B98E9E1" w:rsidR="00066ED9" w:rsidRDefault="00066ED9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F86168">
        <w:rPr>
          <w:rFonts w:ascii="Times New Roman" w:hAnsi="Times New Roman" w:cs="Times New Roman"/>
          <w:i/>
          <w:iCs/>
          <w:sz w:val="24"/>
          <w:szCs w:val="24"/>
        </w:rPr>
        <w:t>mobil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desktop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eser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mbent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experien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X) dan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I). Ketika user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experien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X).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visual yang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oleh user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ujuanny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I).</w:t>
      </w:r>
    </w:p>
    <w:p w14:paraId="54511DA1" w14:textId="4A13180D" w:rsidR="00697110" w:rsidRDefault="00697110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8E76EC" w14:textId="251697AD" w:rsidR="00C80CA1" w:rsidRPr="00C80CA1" w:rsidRDefault="00C80CA1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80CA1">
        <w:rPr>
          <w:rFonts w:ascii="Times New Roman" w:hAnsi="Times New Roman" w:cs="Times New Roman"/>
          <w:b/>
          <w:bCs/>
          <w:sz w:val="24"/>
          <w:szCs w:val="24"/>
        </w:rPr>
        <w:t>2.4. UML (</w:t>
      </w:r>
      <w:r w:rsidRPr="00C80CA1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Unified Modeling Language</w:t>
      </w:r>
      <w:r w:rsidRPr="00C80CA1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14:paraId="017984AE" w14:textId="14A8E1AC" w:rsidR="00C80CA1" w:rsidRPr="00C80CA1" w:rsidRDefault="00C80CA1" w:rsidP="00C80CA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C80CA1">
        <w:rPr>
          <w:rFonts w:ascii="Times New Roman" w:hAnsi="Times New Roman" w:cs="Times New Roman"/>
          <w:i/>
          <w:iCs/>
          <w:sz w:val="24"/>
          <w:szCs w:val="24"/>
        </w:rPr>
        <w:t>Unified Modeling Language</w:t>
      </w:r>
      <w:r w:rsidRPr="00C80CA1">
        <w:rPr>
          <w:rFonts w:ascii="Times New Roman" w:hAnsi="Times New Roman" w:cs="Times New Roman"/>
          <w:sz w:val="24"/>
          <w:szCs w:val="24"/>
        </w:rPr>
        <w:t xml:space="preserve"> (UML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himpu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OOP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plikasi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kelompo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too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perkenal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Object Management Group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model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80-an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par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rakti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tool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IBM.</w:t>
      </w:r>
    </w:p>
    <w:p w14:paraId="1AB40B36" w14:textId="3989B16E" w:rsidR="0045565D" w:rsidRDefault="00C80CA1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80CA1">
        <w:rPr>
          <w:rFonts w:ascii="Times New Roman" w:hAnsi="Times New Roman" w:cs="Times New Roman"/>
          <w:sz w:val="24"/>
          <w:szCs w:val="24"/>
        </w:rPr>
        <w:t xml:space="preserve">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visualis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okument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Grady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Jim Rumbaugh, dan Ivar Jacobson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okument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lastRenderedPageBreak/>
        <w:t>meni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jadikan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t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.</w:t>
      </w:r>
    </w:p>
    <w:p w14:paraId="72689A55" w14:textId="77777777" w:rsidR="0045565D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4B3EFED" w14:textId="75D4B13E" w:rsidR="0045565D" w:rsidRPr="00753E9B" w:rsidRDefault="0045565D" w:rsidP="0045565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53E9B">
        <w:rPr>
          <w:rFonts w:ascii="Times New Roman" w:hAnsi="Times New Roman" w:cs="Times New Roman"/>
          <w:b/>
          <w:bCs/>
          <w:sz w:val="24"/>
          <w:szCs w:val="24"/>
        </w:rPr>
        <w:t>2.4.1. Sejarah UML</w:t>
      </w:r>
    </w:p>
    <w:p w14:paraId="1AA90C42" w14:textId="77777777" w:rsidR="0045565D" w:rsidRPr="00C80CA1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er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0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uluh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muncu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i dunia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coad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OSe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MT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hlaer-mello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wirf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-brock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sb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Mas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kenal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</w:t>
      </w:r>
      <w:r w:rsidRPr="00C80CA1">
        <w:rPr>
          <w:rFonts w:ascii="Times New Roman" w:hAnsi="Times New Roman" w:cs="Times New Roman"/>
          <w:i/>
          <w:iCs/>
          <w:sz w:val="24"/>
          <w:szCs w:val="24"/>
        </w:rPr>
        <w:t>method war</w:t>
      </w:r>
      <w:r w:rsidRPr="00C80CA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des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Masing-masi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no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ndiri-sendi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kerjasam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l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.</w:t>
      </w:r>
    </w:p>
    <w:p w14:paraId="62480090" w14:textId="77777777" w:rsidR="0045565D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4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Rumbaugh dan Jacobson,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oko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a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pelopo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yatu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des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5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release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raft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(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0.8)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6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oordin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Object Management Group (OMG).</w:t>
      </w:r>
    </w:p>
    <w:p w14:paraId="29DF47E7" w14:textId="68BDB9D1" w:rsidR="00C80CA1" w:rsidRDefault="00C80CA1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8E7059" w14:textId="5743E0B7" w:rsidR="0045565D" w:rsidRPr="0045565D" w:rsidRDefault="0045565D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2.4.2. Diagram UML</w:t>
      </w:r>
    </w:p>
    <w:p w14:paraId="742454F6" w14:textId="77777777" w:rsidR="0045565D" w:rsidRPr="0045565D" w:rsidRDefault="0045565D" w:rsidP="004556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5565D">
        <w:rPr>
          <w:rFonts w:ascii="Times New Roman" w:hAnsi="Times New Roman" w:cs="Times New Roman"/>
          <w:sz w:val="24"/>
          <w:szCs w:val="24"/>
        </w:rPr>
        <w:t xml:space="preserve">UML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:</w:t>
      </w:r>
    </w:p>
    <w:p w14:paraId="30DC67DD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Use Cas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128964ED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lastRenderedPageBreak/>
        <w:t>Conceptual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onsep-konsep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BF19132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Sequenc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(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message</w:t>
      </w:r>
      <w:r w:rsidRPr="0045565D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s.</w:t>
      </w:r>
    </w:p>
    <w:p w14:paraId="3D5BEE60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ollaboration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0AD4B018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Stat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1C744CAE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Activity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Use Case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an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system</w:t>
      </w:r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4AE7F63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lass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2559BA14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Objec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.</w:t>
      </w:r>
    </w:p>
    <w:p w14:paraId="7E44652F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omponen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.</w:t>
      </w:r>
    </w:p>
    <w:p w14:paraId="20EAA6B3" w14:textId="47CAD65C" w:rsid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Deploymen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50BFB43" w14:textId="77777777" w:rsidR="0045565D" w:rsidRDefault="0045565D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2A65C9" w14:textId="0D2E7389" w:rsidR="00697110" w:rsidRDefault="00697110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52FAC">
        <w:rPr>
          <w:rFonts w:ascii="Times New Roman" w:hAnsi="Times New Roman" w:cs="Times New Roman"/>
          <w:b/>
          <w:bCs/>
          <w:sz w:val="24"/>
          <w:szCs w:val="24"/>
        </w:rPr>
        <w:t>2.</w:t>
      </w:r>
      <w:r w:rsidR="00C80CA1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Java </w:t>
      </w:r>
      <w:proofErr w:type="spellStart"/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>Netbeans</w:t>
      </w:r>
      <w:proofErr w:type="spellEnd"/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 8.2</w:t>
      </w:r>
    </w:p>
    <w:p w14:paraId="6D8E7650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A8A902F" wp14:editId="4173D642">
            <wp:extent cx="3816963" cy="2257425"/>
            <wp:effectExtent l="0" t="0" r="0" b="0"/>
            <wp:docPr id="18" name="Picture 18" descr="NetBeans IDE - Base IDE Featur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NetBeans IDE - Base IDE Features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4759" cy="2285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E07CB" w14:textId="4501BB2B" w:rsidR="00140105" w:rsidRPr="0004610F" w:rsidRDefault="00140105" w:rsidP="00140105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5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Java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Netbeans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8.2</w:t>
      </w:r>
    </w:p>
    <w:p w14:paraId="3595AFB2" w14:textId="7D2DFC2B" w:rsidR="00752FAC" w:rsidRDefault="00752FAC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Pr="00752FAC">
        <w:rPr>
          <w:rFonts w:ascii="Times New Roman" w:hAnsi="Times New Roman" w:cs="Times New Roman"/>
          <w:sz w:val="24"/>
          <w:szCs w:val="24"/>
        </w:rPr>
        <w:t xml:space="preserve">NetBean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open source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(IDE)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esktop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lule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web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, HTML5, PHP dan C ++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iklu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engka</w:t>
      </w:r>
      <w:r>
        <w:rPr>
          <w:rFonts w:ascii="Times New Roman" w:hAnsi="Times New Roman" w:cs="Times New Roman"/>
          <w:sz w:val="24"/>
          <w:szCs w:val="24"/>
        </w:rPr>
        <w:t>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cipt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debugging</w:t>
      </w:r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rofil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ada Windows, Linux, Mac OS X,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UNIX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DK 8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bar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DK 8, Java EE 7, dan JavaFX 2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E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bar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, XML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Web, dan SQL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GlassFish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EE.</w:t>
      </w:r>
    </w:p>
    <w:p w14:paraId="23D079BA" w14:textId="683005FD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752FAC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NetBean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onsep</w:t>
      </w:r>
      <w:r w:rsidR="00E81EDF">
        <w:rPr>
          <w:rFonts w:ascii="Times New Roman" w:hAnsi="Times New Roman" w:cs="Times New Roman"/>
          <w:sz w:val="24"/>
          <w:szCs w:val="24"/>
        </w:rPr>
        <w:t>-</w:t>
      </w:r>
      <w:r w:rsidRPr="00752FAC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ject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proofErr w:type="gramStart"/>
      <w:r w:rsidRPr="00752FA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0FDA9889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tuju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.</w:t>
      </w:r>
    </w:p>
    <w:p w14:paraId="501A6994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D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2006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nstruktu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Sun Microsystem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gan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manual (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editor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command prompt)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GU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>.</w:t>
      </w:r>
    </w:p>
    <w:p w14:paraId="20513A3E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visual dan event-driven. Sam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isal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Borland Delphi dan Microsoft Visual Studio.</w:t>
      </w:r>
    </w:p>
    <w:p w14:paraId="39085210" w14:textId="6B28A1EC" w:rsidR="008B35C3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compiler, builder dan debugger internal. Hal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gram. Proses deployment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8B35C3">
        <w:rPr>
          <w:rFonts w:ascii="Times New Roman" w:hAnsi="Times New Roman" w:cs="Times New Roman"/>
          <w:sz w:val="24"/>
          <w:szCs w:val="24"/>
        </w:rPr>
        <w:t>.</w:t>
      </w:r>
    </w:p>
    <w:p w14:paraId="7BDDCEED" w14:textId="33ED0404" w:rsidR="00322303" w:rsidRPr="00350671" w:rsidRDefault="00322303" w:rsidP="00322303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</w:t>
      </w:r>
      <w:r>
        <w:rPr>
          <w:rFonts w:ascii="Times New Roman" w:hAnsi="Times New Roman" w:cs="Times New Roman"/>
          <w:b/>
          <w:bCs/>
          <w:sz w:val="28"/>
          <w:szCs w:val="28"/>
        </w:rPr>
        <w:t>II</w:t>
      </w:r>
    </w:p>
    <w:p w14:paraId="07584FBD" w14:textId="33F064BB" w:rsidR="00322303" w:rsidRDefault="00322303" w:rsidP="00322303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ANALISA SISTEM INFORMASI PERPUSTAKAAN</w:t>
      </w:r>
    </w:p>
    <w:p w14:paraId="61F7C007" w14:textId="77777777" w:rsidR="00322303" w:rsidRDefault="00322303" w:rsidP="00322303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788EB97C" w14:textId="3AF7C6BD" w:rsidR="00322303" w:rsidRDefault="0032230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1. </w:t>
      </w:r>
      <w:proofErr w:type="spellStart"/>
      <w:r w:rsidR="00FE4013">
        <w:rPr>
          <w:rFonts w:ascii="Times New Roman" w:hAnsi="Times New Roman" w:cs="Times New Roman"/>
          <w:b/>
          <w:bCs/>
          <w:sz w:val="24"/>
          <w:szCs w:val="24"/>
        </w:rPr>
        <w:t>Tinjauan</w:t>
      </w:r>
      <w:proofErr w:type="spellEnd"/>
      <w:r w:rsid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FE4013">
        <w:rPr>
          <w:rFonts w:ascii="Times New Roman" w:hAnsi="Times New Roman" w:cs="Times New Roman"/>
          <w:b/>
          <w:bCs/>
          <w:sz w:val="24"/>
          <w:szCs w:val="24"/>
        </w:rPr>
        <w:t>Organisasi</w:t>
      </w:r>
      <w:proofErr w:type="spellEnd"/>
    </w:p>
    <w:p w14:paraId="4E90049F" w14:textId="02CFCF8F" w:rsidR="00AE2653" w:rsidRDefault="00AE2653" w:rsidP="0032230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MP Negeri 8 Depok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redi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yang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AE2653">
        <w:rPr>
          <w:rFonts w:ascii="Times New Roman" w:hAnsi="Times New Roman" w:cs="Times New Roman"/>
          <w:sz w:val="24"/>
          <w:szCs w:val="24"/>
        </w:rPr>
        <w:t>ot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Bogor dan Jakarta,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epatny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Kompleks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PT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imah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Kelurahan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ugu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Cimanggis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Kota Depok yang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wilayah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AE2653">
        <w:rPr>
          <w:rFonts w:ascii="Times New Roman" w:hAnsi="Times New Roman" w:cs="Times New Roman"/>
          <w:sz w:val="24"/>
          <w:szCs w:val="24"/>
        </w:rPr>
        <w:t>rovinsi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Barat</w:t>
      </w:r>
      <w:r>
        <w:rPr>
          <w:rFonts w:ascii="Times New Roman" w:hAnsi="Times New Roman" w:cs="Times New Roman"/>
          <w:sz w:val="24"/>
          <w:szCs w:val="24"/>
        </w:rPr>
        <w:t>.</w:t>
      </w:r>
      <w:r w:rsidR="00F02A8D">
        <w:rPr>
          <w:rFonts w:ascii="Times New Roman" w:hAnsi="Times New Roman" w:cs="Times New Roman"/>
          <w:sz w:val="24"/>
          <w:szCs w:val="24"/>
        </w:rPr>
        <w:t xml:space="preserve"> SMP Negeri 8 Depok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, 1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dan 1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>.</w:t>
      </w:r>
    </w:p>
    <w:p w14:paraId="0F36088D" w14:textId="77777777" w:rsidR="00AE2653" w:rsidRPr="00AE2653" w:rsidRDefault="00AE2653" w:rsidP="0032230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F3C5E9" w14:textId="2BCF3FBB" w:rsidR="003D59AF" w:rsidRDefault="00AE265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3.1.1. Sejarah SMP Negeri 8 Depok</w:t>
      </w:r>
    </w:p>
    <w:p w14:paraId="4CDEC7EF" w14:textId="234ED3FA" w:rsidR="00AE2653" w:rsidRPr="00AE2653" w:rsidRDefault="00AE2653" w:rsidP="00AE265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AE2653">
        <w:rPr>
          <w:rFonts w:ascii="Times New Roman" w:hAnsi="Times New Roman" w:cs="Times New Roman"/>
          <w:sz w:val="24"/>
          <w:szCs w:val="24"/>
        </w:rPr>
        <w:t xml:space="preserve">Kota Depok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pesat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pendudukny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etnis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k</w:t>
      </w:r>
      <w:r w:rsidRPr="00AE2653">
        <w:rPr>
          <w:rFonts w:ascii="Times New Roman" w:hAnsi="Times New Roman" w:cs="Times New Roman"/>
          <w:sz w:val="24"/>
          <w:szCs w:val="24"/>
        </w:rPr>
        <w:t>ot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Depok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Miniatur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Indonesia. D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itulah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SMP Negeri 8 Depok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Kota Depok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A1463A">
        <w:rPr>
          <w:rFonts w:ascii="Times New Roman" w:hAnsi="Times New Roman" w:cs="Times New Roman"/>
          <w:sz w:val="24"/>
          <w:szCs w:val="24"/>
        </w:rPr>
        <w:t xml:space="preserve">SMP Negeri 8 Depok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1982 dan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berakreditasi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A pada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28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2011.</w:t>
      </w:r>
    </w:p>
    <w:p w14:paraId="48CCA5DA" w14:textId="19A90C25" w:rsidR="00AE2653" w:rsidRDefault="00AE265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F57C950" w14:textId="5296314A" w:rsidR="00AE2653" w:rsidRDefault="00AE265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1.2.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i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i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SMP Negeri 8 Depok</w:t>
      </w:r>
    </w:p>
    <w:p w14:paraId="66EDB34E" w14:textId="03D482F9" w:rsidR="00F02A8D" w:rsidRDefault="00F02A8D" w:rsidP="00F02A8D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isi</w:t>
      </w:r>
      <w:proofErr w:type="spellEnd"/>
    </w:p>
    <w:p w14:paraId="0AB12A28" w14:textId="5D5073BC" w:rsidR="00F02A8D" w:rsidRDefault="00F02A8D" w:rsidP="00F02A8D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Unggul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nuans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religiu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>.</w:t>
      </w:r>
    </w:p>
    <w:p w14:paraId="7274EE67" w14:textId="0AEACFF8" w:rsidR="00F02A8D" w:rsidRDefault="00F02A8D" w:rsidP="00F02A8D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391BF5" w14:textId="0018E0AD" w:rsidR="00F02A8D" w:rsidRDefault="00F02A8D" w:rsidP="00F02A8D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isi</w:t>
      </w:r>
      <w:proofErr w:type="spellEnd"/>
    </w:p>
    <w:p w14:paraId="55700DA9" w14:textId="22511C5F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khlaq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iman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taqwa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SWT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6871ED8" w14:textId="1CBA1F83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B57A481" w14:textId="6FFD9B36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guru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F384B8B" w14:textId="0D57630D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no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C7F94CE" w14:textId="1ABDB5FF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rofesionalisme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AFBBFDD" w14:textId="0EAB6024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IT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F94103B" w14:textId="609FEEE6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gada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ram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29CDEEB" w14:textId="1402CA22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religiu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jujur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peduli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teladan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A11419C" w14:textId="30781192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wujud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sr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ondusif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946EABB" w14:textId="031D96F8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wujud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omunita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IT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and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im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aqw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1354C5C" w14:textId="25AA136A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hemat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ram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8B7806F" w14:textId="241E384C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lengkap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sen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erpad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6628078" w14:textId="21FAE06E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omb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no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agam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0809F53" w14:textId="108667F0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lastRenderedPageBreak/>
        <w:t>Berper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anggula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ncan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upaya-upay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man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global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F4E0ACD" w14:textId="42F167FC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3R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PLH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lain.</w:t>
      </w:r>
    </w:p>
    <w:p w14:paraId="422EF5F4" w14:textId="77777777" w:rsidR="00F02A8D" w:rsidRPr="00F02A8D" w:rsidRDefault="00F02A8D" w:rsidP="00F02A8D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84AA1E3" w14:textId="711521AB" w:rsidR="00AE2653" w:rsidRDefault="00AE265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1.3.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SMP Negeri 8 Depok</w:t>
      </w:r>
    </w:p>
    <w:p w14:paraId="52B9A3EB" w14:textId="73B0291B" w:rsidR="00E93C6A" w:rsidRDefault="00E93C6A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23AF62F" w14:textId="77777777" w:rsidR="008A491D" w:rsidRDefault="008A491D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DACB7A0" w14:textId="4AC1DD21" w:rsidR="00FE4013" w:rsidRDefault="00FE401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2.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SMP Negeri 8 Depok</w:t>
      </w:r>
    </w:p>
    <w:p w14:paraId="3C5D0383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guru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unj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yan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0A4D0E50" w14:textId="575C8A7C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SMP Neg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kis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50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100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lama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sampi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23ED8C35" w14:textId="1439A558" w:rsid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88E2D6" w14:textId="4892BE92" w:rsidR="00FE4013" w:rsidRDefault="00FE4013" w:rsidP="00752F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>3.3. Hasil Analisa</w:t>
      </w:r>
    </w:p>
    <w:p w14:paraId="40A5D230" w14:textId="1B10403C" w:rsidR="003D59AF" w:rsidRDefault="005E6F73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E6F73">
        <w:rPr>
          <w:rFonts w:ascii="Times New Roman" w:hAnsi="Times New Roman" w:cs="Times New Roman"/>
          <w:sz w:val="24"/>
          <w:szCs w:val="24"/>
        </w:rPr>
        <w:lastRenderedPageBreak/>
        <w:tab/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SMP Negeri 8 Depok, kami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n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97CF23F" w14:textId="77777777" w:rsidR="005E6F73" w:rsidRPr="005E6F73" w:rsidRDefault="005E6F73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06C7DF" w14:textId="17A11062" w:rsidR="00FE4013" w:rsidRPr="00FE4013" w:rsidRDefault="00FE4013" w:rsidP="00752F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3.4.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ermasalahan</w:t>
      </w:r>
      <w:proofErr w:type="spellEnd"/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okok</w:t>
      </w:r>
      <w:proofErr w:type="spellEnd"/>
    </w:p>
    <w:p w14:paraId="5699A403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organis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uas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para customer. Ak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Microsoft Excel.</w:t>
      </w:r>
    </w:p>
    <w:p w14:paraId="5F35F77B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SMPN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il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literature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dat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 Hal-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lit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re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pinj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18FE2E6F" w14:textId="7E8E5ED4" w:rsid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Nege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Nege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komputeris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jal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lastRenderedPageBreak/>
        <w:t>opera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 di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ktivitas-aktivit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 di Depok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dafta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p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-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36D8DD48" w14:textId="38ADED25" w:rsidR="00FE4013" w:rsidRDefault="00FE4013" w:rsidP="00FE4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6F840E" w14:textId="64AC7A57" w:rsidR="00FE4013" w:rsidRPr="00FE4013" w:rsidRDefault="00FE4013" w:rsidP="00FE401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3.5.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emecahan</w:t>
      </w:r>
      <w:proofErr w:type="spellEnd"/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Masalah</w:t>
      </w:r>
      <w:proofErr w:type="spellEnd"/>
    </w:p>
    <w:p w14:paraId="47DE51C4" w14:textId="3D17BC0E" w:rsid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lsa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s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esai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UML (Unified Modeling Language)</w:t>
      </w:r>
      <w:r w:rsidR="00F02A8D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mendesain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33CE079B" w14:textId="359177BD" w:rsid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0BA41AD" w14:textId="39FD60EC" w:rsidR="00753E9B" w:rsidRPr="0045565D" w:rsidRDefault="00753E9B" w:rsidP="00753E9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5.1. </w:t>
      </w:r>
      <w:r w:rsidRPr="0045565D">
        <w:rPr>
          <w:rFonts w:ascii="Times New Roman" w:hAnsi="Times New Roman" w:cs="Times New Roman"/>
          <w:b/>
          <w:bCs/>
          <w:sz w:val="24"/>
          <w:szCs w:val="24"/>
        </w:rPr>
        <w:t>Use Case Diagram</w:t>
      </w:r>
    </w:p>
    <w:p w14:paraId="14765767" w14:textId="77777777" w:rsidR="00753E9B" w:rsidRDefault="00753E9B" w:rsidP="00753E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wakil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oleh </w:t>
      </w:r>
      <w:r w:rsidRPr="003D59AF">
        <w:rPr>
          <w:rFonts w:ascii="Times New Roman" w:hAnsi="Times New Roman" w:cs="Times New Roman"/>
          <w:i/>
          <w:iCs/>
          <w:sz w:val="24"/>
          <w:szCs w:val="24"/>
        </w:rPr>
        <w:t>actor</w:t>
      </w:r>
      <w:r w:rsidRPr="003D59A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wakil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oleh </w:t>
      </w:r>
      <w:r w:rsidRPr="003D59AF">
        <w:rPr>
          <w:rFonts w:ascii="Times New Roman" w:hAnsi="Times New Roman" w:cs="Times New Roman"/>
          <w:i/>
          <w:iCs/>
          <w:sz w:val="24"/>
          <w:szCs w:val="24"/>
        </w:rPr>
        <w:t>use case</w:t>
      </w:r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1B03BDD2" w14:textId="77777777" w:rsidR="00753E9B" w:rsidRDefault="00753E9B" w:rsidP="00753E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Use case diagram pad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</w:t>
      </w:r>
      <w:r w:rsidRPr="003D59AF">
        <w:rPr>
          <w:rFonts w:ascii="Times New Roman" w:hAnsi="Times New Roman" w:cs="Times New Roman"/>
          <w:sz w:val="24"/>
          <w:szCs w:val="24"/>
        </w:rPr>
        <w:t>ayan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3D59AF">
        <w:rPr>
          <w:rFonts w:ascii="Times New Roman" w:hAnsi="Times New Roman" w:cs="Times New Roman"/>
          <w:sz w:val="24"/>
          <w:szCs w:val="24"/>
        </w:rPr>
        <w:t xml:space="preserve">ctor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3D59AF">
        <w:rPr>
          <w:rFonts w:ascii="Times New Roman" w:hAnsi="Times New Roman" w:cs="Times New Roman"/>
          <w:sz w:val="24"/>
          <w:szCs w:val="24"/>
        </w:rPr>
        <w:t>iswa</w:t>
      </w:r>
      <w:proofErr w:type="spellEnd"/>
    </w:p>
    <w:p w14:paraId="7995EBFD" w14:textId="77777777" w:rsidR="00753E9B" w:rsidRDefault="00753E9B" w:rsidP="00753E9B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025EE375" wp14:editId="0D48BF45">
            <wp:extent cx="2552700" cy="1514475"/>
            <wp:effectExtent l="19050" t="0" r="0" b="0"/>
            <wp:docPr id="2" name="Picture 1" descr="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.JP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55270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ABC1FD" w14:textId="6CABAD42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1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Use Case Dia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Siswa</w:t>
      </w:r>
      <w:proofErr w:type="spellEnd"/>
    </w:p>
    <w:p w14:paraId="060D88E0" w14:textId="77777777" w:rsidR="00753E9B" w:rsidRDefault="00753E9B" w:rsidP="00753E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e case diagram pada actor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</w:p>
    <w:p w14:paraId="5048A249" w14:textId="77777777" w:rsidR="00753E9B" w:rsidRDefault="00753E9B" w:rsidP="00753E9B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ADE83A6" wp14:editId="056D5004">
            <wp:extent cx="2514600" cy="2409825"/>
            <wp:effectExtent l="19050" t="0" r="0" b="0"/>
            <wp:docPr id="19" name="Picture 2" descr="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JP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514600" cy="240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AF005A" w14:textId="2B76190C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2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Use Case Dia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tugas</w:t>
      </w:r>
      <w:proofErr w:type="spellEnd"/>
    </w:p>
    <w:p w14:paraId="48BA7E70" w14:textId="77777777" w:rsidR="00753E9B" w:rsidRDefault="00753E9B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6570E5" w14:textId="5DAD1800" w:rsidR="003D59AF" w:rsidRP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>3.5.</w:t>
      </w:r>
      <w:r w:rsidR="00753E9B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. 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</w:p>
    <w:p w14:paraId="229AC07F" w14:textId="50786065" w:rsid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yang kami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3516E2FA" w14:textId="7A2DF22C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Halaman Login</w:t>
      </w:r>
    </w:p>
    <w:p w14:paraId="4FB07B5E" w14:textId="29F8FBFB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Halaman log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og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s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ogin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User Name dan Password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3388DAB" w14:textId="77777777" w:rsidR="00213E96" w:rsidRDefault="00213E96" w:rsidP="00213E96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39E66ADF" wp14:editId="425EE71D">
            <wp:extent cx="3558381" cy="2160000"/>
            <wp:effectExtent l="0" t="0" r="444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1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8BA166" w14:textId="3941C6D8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3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Login</w:t>
      </w:r>
    </w:p>
    <w:p w14:paraId="1699E6C8" w14:textId="77777777" w:rsidR="00140105" w:rsidRPr="00140105" w:rsidRDefault="00140105" w:rsidP="00140105"/>
    <w:p w14:paraId="50320BC0" w14:textId="3DC8F452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Menu Utama</w:t>
      </w:r>
    </w:p>
    <w:p w14:paraId="6151CCB9" w14:textId="2BF753B0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Menu Utam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-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53D32516" w14:textId="77777777" w:rsidR="00213E96" w:rsidRDefault="00213E96" w:rsidP="00213E96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2EB25C08" wp14:editId="14ACD1EC">
            <wp:extent cx="3558382" cy="2160000"/>
            <wp:effectExtent l="0" t="0" r="444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D4A4A0" w14:textId="37B1C0E4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4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Utama</w:t>
      </w:r>
    </w:p>
    <w:p w14:paraId="17E414BB" w14:textId="77777777" w:rsidR="00140105" w:rsidRPr="00140105" w:rsidRDefault="00140105" w:rsidP="00140105"/>
    <w:p w14:paraId="7433A5D7" w14:textId="0A5444AB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Anggota</w:t>
      </w:r>
      <w:proofErr w:type="spellEnd"/>
    </w:p>
    <w:p w14:paraId="5DDB0A38" w14:textId="301231B3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lastRenderedPageBreak/>
        <w:t xml:space="preserve">Desa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D59AF">
        <w:rPr>
          <w:rFonts w:ascii="Times New Roman" w:hAnsi="Times New Roman" w:cs="Times New Roman"/>
          <w:sz w:val="24"/>
          <w:szCs w:val="24"/>
        </w:rPr>
        <w:t>lain :</w:t>
      </w:r>
      <w:proofErr w:type="gramEnd"/>
      <w:r w:rsidRPr="003D59AF">
        <w:rPr>
          <w:rFonts w:ascii="Times New Roman" w:hAnsi="Times New Roman" w:cs="Times New Roman"/>
          <w:sz w:val="24"/>
          <w:szCs w:val="24"/>
        </w:rPr>
        <w:t xml:space="preserve"> Inpu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Edi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1797EB32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3D85D23" wp14:editId="4E79F64F">
            <wp:extent cx="3558382" cy="2160000"/>
            <wp:effectExtent l="0" t="0" r="444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BC76A6" w14:textId="03503945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5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Anggota</w:t>
      </w:r>
      <w:proofErr w:type="spellEnd"/>
    </w:p>
    <w:p w14:paraId="4A950FCB" w14:textId="77777777" w:rsidR="00140105" w:rsidRPr="00140105" w:rsidRDefault="00140105" w:rsidP="00140105"/>
    <w:p w14:paraId="7535A499" w14:textId="691F0A1C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</w:p>
    <w:p w14:paraId="66D3D02D" w14:textId="52C2E289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ain Inpu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Edi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,</w:t>
      </w:r>
      <w:r w:rsidR="00213E96">
        <w:rPr>
          <w:rFonts w:ascii="Times New Roman" w:hAnsi="Times New Roman" w:cs="Times New Roman"/>
          <w:sz w:val="24"/>
          <w:szCs w:val="24"/>
        </w:rPr>
        <w:t xml:space="preserve"> dan</w:t>
      </w:r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648DA115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64B260D" wp14:editId="3BFFABCC">
            <wp:extent cx="3558382" cy="2160000"/>
            <wp:effectExtent l="0" t="0" r="444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EE7153" w14:textId="764D01F0" w:rsidR="004A31EA" w:rsidRDefault="004A31EA" w:rsidP="004A31EA">
      <w:pPr>
        <w:pStyle w:val="Caption"/>
        <w:jc w:val="center"/>
        <w:rPr>
          <w:rFonts w:ascii="Times New Roman" w:hAnsi="Times New Roman" w:cs="Times New Roman"/>
          <w:color w:val="auto"/>
          <w:sz w:val="20"/>
          <w:szCs w:val="20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6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Buku</w:t>
      </w:r>
      <w:proofErr w:type="spellEnd"/>
    </w:p>
    <w:p w14:paraId="14630E6F" w14:textId="77777777" w:rsidR="004A31EA" w:rsidRPr="004A31EA" w:rsidRDefault="004A31EA" w:rsidP="004A31EA"/>
    <w:p w14:paraId="1D23C53A" w14:textId="1D01F205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Pinjaman</w:t>
      </w:r>
      <w:proofErr w:type="spellEnd"/>
    </w:p>
    <w:p w14:paraId="539E54FA" w14:textId="1B6CFAF8" w:rsidR="00140105" w:rsidRPr="00140105" w:rsidRDefault="003D59AF" w:rsidP="00140105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53662"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lain Input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>.</w:t>
      </w:r>
    </w:p>
    <w:p w14:paraId="0F2C27FD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C2F0A7C" wp14:editId="5AC06893">
            <wp:extent cx="3558382" cy="2160000"/>
            <wp:effectExtent l="0" t="0" r="444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2D814E" w14:textId="4FB22F27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7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Peminjaman</w:t>
      </w:r>
      <w:proofErr w:type="spellEnd"/>
    </w:p>
    <w:p w14:paraId="33A5139D" w14:textId="77777777" w:rsidR="00140105" w:rsidRPr="00140105" w:rsidRDefault="00140105" w:rsidP="00140105"/>
    <w:p w14:paraId="08BF682A" w14:textId="26DAA23A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Pengembalian</w:t>
      </w:r>
      <w:proofErr w:type="spellEnd"/>
    </w:p>
    <w:p w14:paraId="2043E686" w14:textId="77777777" w:rsidR="00140105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3D59AF">
        <w:rPr>
          <w:rFonts w:ascii="Times New Roman" w:hAnsi="Times New Roman" w:cs="Times New Roman"/>
          <w:sz w:val="24"/>
          <w:szCs w:val="24"/>
          <w:lang w:val="id-ID"/>
        </w:rPr>
        <w:t>Desain Tampilan Menu Pengembalian merupakan menu yang digunakan mengelola Pengembalian, antara lain Input Pengembalian, Data Pengembalian, dan Cetak.</w:t>
      </w:r>
      <w:r w:rsidR="00140105" w:rsidRPr="00140105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</w:p>
    <w:p w14:paraId="2AD828CC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drawing>
          <wp:inline distT="0" distB="0" distL="0" distR="0" wp14:anchorId="63F4FC66" wp14:editId="4883C599">
            <wp:extent cx="3558382" cy="2160000"/>
            <wp:effectExtent l="0" t="0" r="444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C66407" w14:textId="5C4B3534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8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Pengembalian</w:t>
      </w:r>
      <w:proofErr w:type="spellEnd"/>
    </w:p>
    <w:p w14:paraId="7E715D9D" w14:textId="5E213E54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C6104BE" w14:textId="47A4E06B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Keluar</w:t>
      </w:r>
      <w:proofErr w:type="spellEnd"/>
    </w:p>
    <w:p w14:paraId="6EAE6468" w14:textId="076DF6AE" w:rsidR="003D59AF" w:rsidRDefault="003D59AF" w:rsidP="00687323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53662">
        <w:rPr>
          <w:rFonts w:ascii="Times New Roman" w:hAnsi="Times New Roman" w:cs="Times New Roman"/>
          <w:sz w:val="24"/>
          <w:szCs w:val="24"/>
        </w:rPr>
        <w:t xml:space="preserve">Desain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Submenu Close dan Exit. Jika Close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te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nutup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Login. Jika Exit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kli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tampil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tutup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>.</w:t>
      </w:r>
    </w:p>
    <w:p w14:paraId="2A2D54A9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EE0C02B" wp14:editId="5541AB57">
            <wp:extent cx="3558382" cy="2160000"/>
            <wp:effectExtent l="0" t="0" r="444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450606" w14:textId="236BB6B5" w:rsidR="00AD595A" w:rsidRPr="0004610F" w:rsidRDefault="00AD595A" w:rsidP="00AD595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9.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eluar</w:t>
      </w:r>
      <w:proofErr w:type="spellEnd"/>
    </w:p>
    <w:p w14:paraId="17966DB4" w14:textId="121FA496" w:rsidR="00B15C0B" w:rsidRDefault="00B15C0B" w:rsidP="00FE4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F9BAC6" w14:textId="1EF16519" w:rsidR="00E57BCC" w:rsidRPr="00E57BCC" w:rsidRDefault="00E57BCC" w:rsidP="00FE401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7BCC">
        <w:rPr>
          <w:rFonts w:ascii="Times New Roman" w:hAnsi="Times New Roman" w:cs="Times New Roman"/>
          <w:b/>
          <w:bCs/>
          <w:sz w:val="24"/>
          <w:szCs w:val="24"/>
        </w:rPr>
        <w:t xml:space="preserve">3.5.3. </w:t>
      </w:r>
      <w:proofErr w:type="spellStart"/>
      <w:r w:rsidRPr="00E57BCC">
        <w:rPr>
          <w:rFonts w:ascii="Times New Roman" w:hAnsi="Times New Roman" w:cs="Times New Roman"/>
          <w:b/>
          <w:bCs/>
          <w:sz w:val="24"/>
          <w:szCs w:val="24"/>
        </w:rPr>
        <w:t>Penerapan</w:t>
      </w:r>
      <w:proofErr w:type="spellEnd"/>
      <w:r w:rsidRPr="00E57BCC">
        <w:rPr>
          <w:rFonts w:ascii="Times New Roman" w:hAnsi="Times New Roman" w:cs="Times New Roman"/>
          <w:b/>
          <w:bCs/>
          <w:sz w:val="24"/>
          <w:szCs w:val="24"/>
        </w:rPr>
        <w:t xml:space="preserve"> Pada Java </w:t>
      </w:r>
      <w:proofErr w:type="spellStart"/>
      <w:r w:rsidRPr="00E57BCC">
        <w:rPr>
          <w:rFonts w:ascii="Times New Roman" w:hAnsi="Times New Roman" w:cs="Times New Roman"/>
          <w:b/>
          <w:bCs/>
          <w:sz w:val="24"/>
          <w:szCs w:val="24"/>
        </w:rPr>
        <w:t>Netbeans</w:t>
      </w:r>
      <w:proofErr w:type="spellEnd"/>
    </w:p>
    <w:p w14:paraId="2DC03637" w14:textId="290E58C6" w:rsidR="00E57BCC" w:rsidRDefault="00E57BCC" w:rsidP="00FE4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Sete</w:t>
      </w:r>
      <w:r w:rsidR="006A52D0">
        <w:rPr>
          <w:rFonts w:ascii="Times New Roman" w:hAnsi="Times New Roman" w:cs="Times New Roman"/>
          <w:sz w:val="24"/>
          <w:szCs w:val="24"/>
        </w:rPr>
        <w:t xml:space="preserve">lah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diagram dan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pada </w:t>
      </w:r>
      <w:r w:rsidR="006A52D0" w:rsidRPr="00BF05D5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="006A52D0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8.2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logika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SMP Negeri 8 Depok</w:t>
      </w:r>
      <w:r w:rsidR="00BF0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05D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F0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05D5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BF0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05D5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BF0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05D5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>.</w:t>
      </w:r>
    </w:p>
    <w:p w14:paraId="740233E9" w14:textId="77777777" w:rsidR="00B15C0B" w:rsidRDefault="00B15C0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7A5C723" w14:textId="1693F451" w:rsidR="00B15C0B" w:rsidRPr="00423B19" w:rsidRDefault="00B15C0B" w:rsidP="00B15C0B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PUSTAKA</w:t>
      </w:r>
    </w:p>
    <w:p w14:paraId="0DD57D2F" w14:textId="77777777" w:rsidR="00B15C0B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05C5B8F" w14:textId="5E860E10" w:rsidR="00B15C0B" w:rsidRPr="00F109EE" w:rsidRDefault="00B15C0B" w:rsidP="00B15C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109E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109EE">
        <w:rPr>
          <w:rFonts w:ascii="Times New Roman" w:hAnsi="Times New Roman" w:cs="Times New Roman"/>
          <w:sz w:val="24"/>
          <w:szCs w:val="24"/>
        </w:rPr>
        <w:fldChar w:fldCharType="separate"/>
      </w:r>
      <w:r w:rsidRPr="00F109EE">
        <w:rPr>
          <w:rFonts w:ascii="Times New Roman" w:hAnsi="Times New Roman" w:cs="Times New Roman"/>
          <w:noProof/>
          <w:sz w:val="24"/>
          <w:szCs w:val="28"/>
        </w:rPr>
        <w:t>Dhika, Isnain, Tofan. 2019. “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>Manajemen Villa Menggunakan Java Netbeans Dan</w:t>
      </w:r>
      <w:r>
        <w:rPr>
          <w:rFonts w:ascii="Times New Roman" w:hAnsi="Times New Roman" w:cs="Times New Roman"/>
          <w:i/>
          <w:iCs/>
          <w:noProof/>
          <w:sz w:val="24"/>
          <w:szCs w:val="28"/>
        </w:rPr>
        <w:t xml:space="preserve"> 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>Mysql</w:t>
      </w:r>
      <w:r w:rsidRPr="00F109EE">
        <w:rPr>
          <w:rFonts w:ascii="Times New Roman" w:hAnsi="Times New Roman" w:cs="Times New Roman"/>
          <w:noProof/>
          <w:sz w:val="24"/>
          <w:szCs w:val="28"/>
        </w:rPr>
        <w:t>.”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 xml:space="preserve"> </w:t>
      </w:r>
      <w:r w:rsidRPr="00F109EE">
        <w:rPr>
          <w:rFonts w:ascii="Times New Roman" w:hAnsi="Times New Roman" w:cs="Times New Roman"/>
          <w:noProof/>
          <w:sz w:val="24"/>
          <w:szCs w:val="28"/>
        </w:rPr>
        <w:t>Ikra-Ith.</w:t>
      </w:r>
    </w:p>
    <w:p w14:paraId="62315118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fldChar w:fldCharType="end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1418784108"/>
        <w:docPartObj>
          <w:docPartGallery w:val="Bibliographies"/>
          <w:docPartUnique/>
        </w:docPartObj>
      </w:sdtPr>
      <w:sdtContent>
        <w:sdt>
          <w:sdtPr>
            <w:rPr>
              <w:rFonts w:asciiTheme="minorHAnsi" w:eastAsiaTheme="minorHAnsi" w:hAnsiTheme="minorHAnsi" w:cstheme="minorBidi"/>
              <w:color w:val="auto"/>
              <w:sz w:val="22"/>
              <w:szCs w:val="22"/>
            </w:rPr>
            <w:id w:val="111145805"/>
            <w:bibliography/>
          </w:sdtPr>
          <w:sdtContent>
            <w:p w14:paraId="38B5E8E3" w14:textId="4CD9AA98" w:rsidR="00F63008" w:rsidRPr="00F63008" w:rsidRDefault="00F63008" w:rsidP="00F63008">
              <w:pPr>
                <w:pStyle w:val="Heading1"/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</w:pP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fldChar w:fldCharType="begin"/>
              </w: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instrText xml:space="preserve"> BIBLIOGRAPHY </w:instrText>
              </w: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fldChar w:fldCharType="separate"/>
              </w:r>
              <w:r w:rsidRPr="00F63008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 xml:space="preserve">Hakim, L. (2018). </w:t>
              </w:r>
              <w:r w:rsidRPr="00F63008">
                <w:rPr>
                  <w:rFonts w:ascii="Times New Roman" w:hAnsi="Times New Roman" w:cs="Times New Roman"/>
                  <w:i/>
                  <w:iCs/>
                  <w:noProof/>
                  <w:color w:val="auto"/>
                  <w:sz w:val="24"/>
                  <w:szCs w:val="24"/>
                </w:rPr>
                <w:t>Bahasa Pemrograman (C# dan EmguCV).</w:t>
              </w:r>
              <w:r w:rsidRPr="00F63008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 xml:space="preserve"> Yogyakarta: Deepublish.</w:t>
              </w:r>
            </w:p>
            <w:p w14:paraId="1258B51D" w14:textId="7792FA1E" w:rsidR="00B15C0B" w:rsidRPr="00F63008" w:rsidRDefault="00F63008" w:rsidP="00F63008">
              <w:r w:rsidRPr="00F63008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14:paraId="7BDC0D74" w14:textId="6411218E" w:rsidR="00F63008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Pramudity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, Diandra Raya. 2016. “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jual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Kompute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ajak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Diunduh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ari Internet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Ditinjau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ari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28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2014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Hak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Cipt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Hukum, Universitas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</w:t>
      </w:r>
    </w:p>
    <w:p w14:paraId="5B077F91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9B5C91F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Sri. 2016.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Jenis-jenis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esert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Fungsiny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http://blog.unnes.ac.id/srirahayu/2016/02/15/jenis-jenis-program-aplikasi-beserta-fungsinya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pada 31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2020 jam 16.59 WIB.</w:t>
      </w:r>
    </w:p>
    <w:p w14:paraId="5DF1963B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81D4BD3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iaha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Vivian, and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ismo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Hasihol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 2020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. Bahas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mrogr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JAVA: Dari 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Sampa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Z</w:t>
      </w:r>
      <w:r w:rsidRPr="00F109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Balige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Publishing.</w:t>
      </w:r>
    </w:p>
    <w:p w14:paraId="36F290D4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2AAF12E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ilberschatz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Abraham. 1994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>Operating System Concepts, Fourth Edition</w:t>
      </w:r>
      <w:r w:rsidRPr="00F109EE">
        <w:rPr>
          <w:rFonts w:ascii="Times New Roman" w:hAnsi="Times New Roman" w:cs="Times New Roman"/>
          <w:sz w:val="24"/>
          <w:szCs w:val="24"/>
        </w:rPr>
        <w:t xml:space="preserve">. Addison-Wesley. </w:t>
      </w:r>
    </w:p>
    <w:p w14:paraId="42F33539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74D9870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t xml:space="preserve">Stair, Ralph M. 2003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>Principles of Information Systems, Sixth Edition</w:t>
      </w:r>
      <w:r w:rsidRPr="00F109EE">
        <w:rPr>
          <w:rFonts w:ascii="Times New Roman" w:hAnsi="Times New Roman" w:cs="Times New Roman"/>
          <w:sz w:val="24"/>
          <w:szCs w:val="24"/>
        </w:rPr>
        <w:t>. Thomson Learning, Inc</w:t>
      </w:r>
    </w:p>
    <w:p w14:paraId="46DDB42A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25580EE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Tirtadarm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Edo, Agung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Eko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Budi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Waspad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and Elda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Franzi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asjf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 2018. “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Kajia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ran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esain UX (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al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gun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>) - UI (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Anta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Muk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gun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) Mobile Applicatio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Kategor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ransport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Online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Gay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Hidup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ertransport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Masyarakat Urban</w:t>
      </w:r>
      <w:r w:rsidRPr="00F109EE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ek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ancang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Magister Desain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o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: 10.25105/</w:t>
      </w:r>
      <w:proofErr w:type="gramStart"/>
      <w:r w:rsidRPr="00F109EE">
        <w:rPr>
          <w:rFonts w:ascii="Times New Roman" w:hAnsi="Times New Roman" w:cs="Times New Roman"/>
          <w:sz w:val="24"/>
          <w:szCs w:val="24"/>
        </w:rPr>
        <w:t>jsrr.v</w:t>
      </w:r>
      <w:proofErr w:type="gramEnd"/>
      <w:r w:rsidRPr="00F109EE">
        <w:rPr>
          <w:rFonts w:ascii="Times New Roman" w:hAnsi="Times New Roman" w:cs="Times New Roman"/>
          <w:sz w:val="24"/>
          <w:szCs w:val="24"/>
        </w:rPr>
        <w:t>1i1.4046.</w:t>
      </w:r>
    </w:p>
    <w:p w14:paraId="654003D9" w14:textId="77777777" w:rsidR="00B15C0B" w:rsidRDefault="00B15C0B" w:rsidP="00B15C0B">
      <w:pPr>
        <w:spacing w:line="240" w:lineRule="auto"/>
      </w:pPr>
    </w:p>
    <w:p w14:paraId="35319094" w14:textId="57B5E94A" w:rsidR="00DF6527" w:rsidRDefault="00DF6527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C39F29" w14:textId="77777777" w:rsidR="00DF6527" w:rsidRDefault="00DF652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3BDDB96" w14:textId="55D2D801" w:rsidR="00DF6527" w:rsidRPr="00423B19" w:rsidRDefault="00DF6527" w:rsidP="00DF6527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RIWAYAT HIDUP</w:t>
      </w:r>
    </w:p>
    <w:p w14:paraId="259DCE5A" w14:textId="77777777" w:rsidR="00DF6527" w:rsidRDefault="00DF6527" w:rsidP="00DF6527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4B53B6F" w14:textId="0D44C25D" w:rsidR="00FE4013" w:rsidRPr="0026660B" w:rsidRDefault="008239DA" w:rsidP="00B15C0B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A. Biodata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Mahasiswa</w:t>
      </w:r>
      <w:proofErr w:type="spellEnd"/>
    </w:p>
    <w:p w14:paraId="3FF18E55" w14:textId="2D106C49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13180581</w:t>
      </w:r>
    </w:p>
    <w:p w14:paraId="08951084" w14:textId="252B96E6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Muhammad </w:t>
      </w:r>
      <w:proofErr w:type="spellStart"/>
      <w:r w:rsidR="0026660B">
        <w:rPr>
          <w:rFonts w:ascii="Times New Roman" w:hAnsi="Times New Roman" w:cs="Times New Roman"/>
          <w:sz w:val="24"/>
          <w:szCs w:val="24"/>
        </w:rPr>
        <w:t>Fajar</w:t>
      </w:r>
      <w:proofErr w:type="spellEnd"/>
    </w:p>
    <w:p w14:paraId="59282AA8" w14:textId="2E45EC40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hir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Bogor, 29 </w:t>
      </w:r>
      <w:proofErr w:type="spellStart"/>
      <w:r w:rsidR="0026660B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26660B">
        <w:rPr>
          <w:rFonts w:ascii="Times New Roman" w:hAnsi="Times New Roman" w:cs="Times New Roman"/>
          <w:sz w:val="24"/>
          <w:szCs w:val="24"/>
        </w:rPr>
        <w:t xml:space="preserve"> 1997</w:t>
      </w:r>
    </w:p>
    <w:p w14:paraId="26AFB601" w14:textId="5122BC23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amat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Jl. </w:t>
      </w:r>
      <w:proofErr w:type="spellStart"/>
      <w:r w:rsidR="0026660B">
        <w:rPr>
          <w:rFonts w:ascii="Times New Roman" w:hAnsi="Times New Roman" w:cs="Times New Roman"/>
          <w:sz w:val="24"/>
          <w:szCs w:val="24"/>
        </w:rPr>
        <w:t>Jambudipa</w:t>
      </w:r>
      <w:proofErr w:type="spellEnd"/>
      <w:r w:rsidR="0026660B">
        <w:rPr>
          <w:rFonts w:ascii="Times New Roman" w:hAnsi="Times New Roman" w:cs="Times New Roman"/>
          <w:sz w:val="24"/>
          <w:szCs w:val="24"/>
        </w:rPr>
        <w:t xml:space="preserve"> Raya RT.02 RW.06 No.4</w:t>
      </w:r>
    </w:p>
    <w:p w14:paraId="61359E07" w14:textId="0A855E89" w:rsidR="008239DA" w:rsidRDefault="0026660B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Ke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kar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</w:t>
      </w:r>
      <w:proofErr w:type="spellEnd"/>
      <w:r>
        <w:rPr>
          <w:rFonts w:ascii="Times New Roman" w:hAnsi="Times New Roman" w:cs="Times New Roman"/>
          <w:sz w:val="24"/>
          <w:szCs w:val="24"/>
        </w:rPr>
        <w:t>. Bogor</w:t>
      </w:r>
    </w:p>
    <w:p w14:paraId="4DF93002" w14:textId="6BB3A58D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E2F07B" w14:textId="3BEF7C1B" w:rsidR="008239DA" w:rsidRPr="0026660B" w:rsidRDefault="008239DA" w:rsidP="00B15C0B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>B. Riwayat Pendidikan Formal &amp; Non-Formal</w:t>
      </w:r>
    </w:p>
    <w:p w14:paraId="6D78DC5E" w14:textId="02FDB0F1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SDN </w:t>
      </w:r>
      <w:proofErr w:type="spellStart"/>
      <w:r>
        <w:rPr>
          <w:rFonts w:ascii="Times New Roman" w:hAnsi="Times New Roman" w:cs="Times New Roman"/>
          <w:sz w:val="24"/>
          <w:szCs w:val="24"/>
        </w:rPr>
        <w:t>Patah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1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8</w:t>
      </w:r>
    </w:p>
    <w:p w14:paraId="5979BD0E" w14:textId="2158E491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SMP Negeri 12 Bogor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1</w:t>
      </w:r>
    </w:p>
    <w:p w14:paraId="6A454C6A" w14:textId="47CDD46B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SMK Tri Dharma 2 Bogor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4</w:t>
      </w:r>
    </w:p>
    <w:p w14:paraId="3E5AF47F" w14:textId="42628DFE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EE2BA7" w14:textId="52D09C7D" w:rsidR="008239DA" w:rsidRPr="0026660B" w:rsidRDefault="008239DA" w:rsidP="00B15C0B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C. Riwayat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ngalaman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Berorganisasi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/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kerjaan</w:t>
      </w:r>
      <w:proofErr w:type="spellEnd"/>
    </w:p>
    <w:p w14:paraId="281037BC" w14:textId="6E754C39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 201</w:t>
      </w:r>
      <w:r w:rsidR="00CF4054">
        <w:rPr>
          <w:rFonts w:ascii="Times New Roman" w:hAnsi="Times New Roman" w:cs="Times New Roman"/>
          <w:sz w:val="24"/>
          <w:szCs w:val="24"/>
        </w:rPr>
        <w:t>3</w:t>
      </w:r>
    </w:p>
    <w:p w14:paraId="0ABC3B0C" w14:textId="4E65CDF7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Operator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Nit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2014-2018</w:t>
      </w:r>
    </w:p>
    <w:p w14:paraId="329B5167" w14:textId="35AE37BE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pport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Visof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Indonesia 2020</w:t>
      </w:r>
    </w:p>
    <w:p w14:paraId="779D46D1" w14:textId="789D44C3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63D36B" w14:textId="466FF18E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92AC67" w14:textId="0505EBE9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639A9F" w14:textId="7D68A4B0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07C8C0" w14:textId="6F2900C5" w:rsidR="008239DA" w:rsidRDefault="00270240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56DE74F8" wp14:editId="130F7EBB">
            <wp:simplePos x="0" y="0"/>
            <wp:positionH relativeFrom="margin">
              <wp:align>left</wp:align>
            </wp:positionH>
            <wp:positionV relativeFrom="paragraph">
              <wp:posOffset>10795</wp:posOffset>
            </wp:positionV>
            <wp:extent cx="1078865" cy="1438275"/>
            <wp:effectExtent l="0" t="0" r="6985" b="9525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8865" cy="1438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0EFE6F8" w14:textId="5A4D8D83" w:rsidR="008239DA" w:rsidRDefault="008239DA" w:rsidP="008239DA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ok, 4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6E7CAE8E" w14:textId="1111B3BC" w:rsidR="008239DA" w:rsidRDefault="008239DA" w:rsidP="008239DA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0415E18" w14:textId="2BB8BF6B" w:rsidR="008239DA" w:rsidRDefault="008239DA" w:rsidP="008239DA">
      <w:pPr>
        <w:spacing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Muhammad </w:t>
      </w:r>
      <w:proofErr w:type="spellStart"/>
      <w:r>
        <w:rPr>
          <w:rFonts w:ascii="Times New Roman" w:hAnsi="Times New Roman" w:cs="Times New Roman"/>
          <w:sz w:val="24"/>
          <w:szCs w:val="24"/>
        </w:rPr>
        <w:t>Fajar</w:t>
      </w:r>
      <w:proofErr w:type="spellEnd"/>
    </w:p>
    <w:p w14:paraId="6139DBDF" w14:textId="16FA47C0" w:rsidR="008239DA" w:rsidRDefault="008239DA" w:rsidP="008239DA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1B10E22F" w14:textId="3A4C4B87" w:rsidR="00CF4054" w:rsidRPr="00423B19" w:rsidRDefault="00CF4054" w:rsidP="00CF4054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RIWAYAT HIDUP</w:t>
      </w:r>
    </w:p>
    <w:p w14:paraId="71C1F23F" w14:textId="77777777" w:rsidR="00CF4054" w:rsidRDefault="00CF4054" w:rsidP="00CF405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8775E89" w14:textId="77777777" w:rsidR="00CF4054" w:rsidRPr="0026660B" w:rsidRDefault="00CF4054" w:rsidP="00CF405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A. Biodata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Mahasiswa</w:t>
      </w:r>
      <w:proofErr w:type="spellEnd"/>
    </w:p>
    <w:p w14:paraId="56728D27" w14:textId="1CC57710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1318</w:t>
      </w:r>
      <w:r w:rsidR="00CA30E9">
        <w:rPr>
          <w:rFonts w:ascii="Times New Roman" w:hAnsi="Times New Roman" w:cs="Times New Roman"/>
          <w:sz w:val="24"/>
          <w:szCs w:val="24"/>
        </w:rPr>
        <w:t>0723</w:t>
      </w:r>
    </w:p>
    <w:p w14:paraId="039DF3C7" w14:textId="100D314F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Ardiyansyah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Putra</w:t>
      </w:r>
    </w:p>
    <w:p w14:paraId="5D9DCE44" w14:textId="4DA685CC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hir</w:t>
      </w:r>
      <w:r>
        <w:rPr>
          <w:rFonts w:ascii="Times New Roman" w:hAnsi="Times New Roman" w:cs="Times New Roman"/>
          <w:sz w:val="24"/>
          <w:szCs w:val="24"/>
        </w:rPr>
        <w:tab/>
        <w:t xml:space="preserve">: Bogor, 6 </w:t>
      </w:r>
      <w:proofErr w:type="spellStart"/>
      <w:r>
        <w:rPr>
          <w:rFonts w:ascii="Times New Roman" w:hAnsi="Times New Roman" w:cs="Times New Roman"/>
          <w:sz w:val="24"/>
          <w:szCs w:val="24"/>
        </w:rPr>
        <w:t>Ju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96</w:t>
      </w:r>
    </w:p>
    <w:p w14:paraId="09FEF0A8" w14:textId="01E55163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amat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CF4054">
        <w:rPr>
          <w:rFonts w:ascii="Times New Roman" w:hAnsi="Times New Roman" w:cs="Times New Roman"/>
          <w:sz w:val="24"/>
          <w:szCs w:val="24"/>
        </w:rPr>
        <w:t xml:space="preserve">JL.H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Ridi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No 101 RT 04/RW 01</w:t>
      </w:r>
    </w:p>
    <w:p w14:paraId="14630A5E" w14:textId="45C2488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Pondok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Jaya,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Cipayung</w:t>
      </w:r>
      <w:proofErr w:type="spellEnd"/>
      <w:r>
        <w:rPr>
          <w:rFonts w:ascii="Times New Roman" w:hAnsi="Times New Roman" w:cs="Times New Roman"/>
          <w:sz w:val="24"/>
          <w:szCs w:val="24"/>
        </w:rPr>
        <w:t>, Depok</w:t>
      </w:r>
    </w:p>
    <w:p w14:paraId="36916781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3C91EA" w14:textId="77777777" w:rsidR="00CF4054" w:rsidRPr="0026660B" w:rsidRDefault="00CF4054" w:rsidP="00CF405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>B. Riwayat Pendidikan Formal &amp; Non-Formal</w:t>
      </w:r>
    </w:p>
    <w:p w14:paraId="45B66D83" w14:textId="636B531D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SDN </w:t>
      </w:r>
      <w:proofErr w:type="spellStart"/>
      <w:r>
        <w:rPr>
          <w:rFonts w:ascii="Times New Roman" w:hAnsi="Times New Roman" w:cs="Times New Roman"/>
          <w:sz w:val="24"/>
          <w:szCs w:val="24"/>
        </w:rPr>
        <w:t>Pond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1 Depok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8</w:t>
      </w:r>
    </w:p>
    <w:p w14:paraId="02941A94" w14:textId="26090F2B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SMP </w:t>
      </w:r>
      <w:proofErr w:type="spellStart"/>
      <w:r>
        <w:rPr>
          <w:rFonts w:ascii="Times New Roman" w:hAnsi="Times New Roman" w:cs="Times New Roman"/>
          <w:sz w:val="24"/>
          <w:szCs w:val="24"/>
        </w:rPr>
        <w:t>D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pok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1</w:t>
      </w:r>
    </w:p>
    <w:p w14:paraId="06CC5E09" w14:textId="4BE74042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SMK </w:t>
      </w:r>
      <w:proofErr w:type="spellStart"/>
      <w:r>
        <w:rPr>
          <w:rFonts w:ascii="Times New Roman" w:hAnsi="Times New Roman" w:cs="Times New Roman"/>
          <w:sz w:val="24"/>
          <w:szCs w:val="24"/>
        </w:rPr>
        <w:t>Wi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pok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4</w:t>
      </w:r>
    </w:p>
    <w:p w14:paraId="69403093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9455CD" w14:textId="77777777" w:rsidR="00CF4054" w:rsidRPr="0026660B" w:rsidRDefault="00CF4054" w:rsidP="00CF405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C. Riwayat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ngalaman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Berorganisasi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/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kerjaan</w:t>
      </w:r>
      <w:proofErr w:type="spellEnd"/>
    </w:p>
    <w:p w14:paraId="7BAC854B" w14:textId="27057E12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</w:t>
      </w:r>
      <w:proofErr w:type="spellStart"/>
      <w:r>
        <w:rPr>
          <w:rFonts w:ascii="Times New Roman" w:hAnsi="Times New Roman" w:cs="Times New Roman"/>
          <w:sz w:val="24"/>
          <w:szCs w:val="24"/>
        </w:rPr>
        <w:t>Mag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is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yundai 2013</w:t>
      </w:r>
    </w:p>
    <w:p w14:paraId="248276B3" w14:textId="6742221D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</w:t>
      </w:r>
      <w:proofErr w:type="spellStart"/>
      <w:r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dy Repair Toyota 2014-2017</w:t>
      </w:r>
    </w:p>
    <w:p w14:paraId="3C106C99" w14:textId="42D584A6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D22EC91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DA5F5A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788D005" w14:textId="5BAE41F1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A11EDD" w14:textId="759BF5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29F654" w14:textId="47249D62" w:rsidR="00CF4054" w:rsidRDefault="00270240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0B9CB748" wp14:editId="62B6827B">
            <wp:simplePos x="0" y="0"/>
            <wp:positionH relativeFrom="margin">
              <wp:align>left</wp:align>
            </wp:positionH>
            <wp:positionV relativeFrom="paragraph">
              <wp:posOffset>10795</wp:posOffset>
            </wp:positionV>
            <wp:extent cx="1078865" cy="1438275"/>
            <wp:effectExtent l="0" t="0" r="6985" b="9525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8865" cy="1438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ADBB9AD" w14:textId="77777777" w:rsidR="00CF4054" w:rsidRDefault="00CF4054" w:rsidP="00CF405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ok, 4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6A6EEE6C" w14:textId="6DD3C84F" w:rsidR="00CF4054" w:rsidRDefault="00CF4054" w:rsidP="00CF405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3CBD9780" w14:textId="0FED6182" w:rsidR="00CF4054" w:rsidRDefault="00CF4054" w:rsidP="00CF4054">
      <w:pPr>
        <w:spacing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Ardiyansyah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Putra</w:t>
      </w:r>
    </w:p>
    <w:p w14:paraId="6981DAE0" w14:textId="77777777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407A8F" w14:textId="7503AD04" w:rsidR="008239DA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0288" behindDoc="0" locked="0" layoutInCell="1" allowOverlap="1" wp14:anchorId="0D1F9515" wp14:editId="0D1A5551">
            <wp:simplePos x="0" y="0"/>
            <wp:positionH relativeFrom="page">
              <wp:align>center</wp:align>
            </wp:positionH>
            <wp:positionV relativeFrom="paragraph">
              <wp:posOffset>-941070</wp:posOffset>
            </wp:positionV>
            <wp:extent cx="7028180" cy="9942195"/>
            <wp:effectExtent l="0" t="0" r="1270" b="1905"/>
            <wp:wrapNone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28180" cy="9942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9116A44" w14:textId="1C267744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BA26E6" w14:textId="22730C10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A298BB" w14:textId="22CA0C6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49EC42" w14:textId="7AF985F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94C3A5" w14:textId="53228142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C5A587" w14:textId="526C231A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98B8E6A" w14:textId="19E3368D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B081FC" w14:textId="5A777451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B6241D" w14:textId="6D943A75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A93971B" w14:textId="3B18E9B5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CAAB1B" w14:textId="0B13094C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585DF5" w14:textId="7D19666D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7B6F7D" w14:textId="6470ED0B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42A8A5" w14:textId="274CA021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1F443F" w14:textId="3189DDC2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0D3026" w14:textId="41FCDF05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04AC05" w14:textId="5747F031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D6605D" w14:textId="243BC47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EC4293" w14:textId="39C2D03A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1BB1E36" w14:textId="0282A8A1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98BE601" w14:textId="3703AA12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A05473" w14:textId="7BD4866E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36352E" w14:textId="5129C02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BDAC60" w14:textId="77777777" w:rsidR="00CA30E9" w:rsidRDefault="00CA30E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2473786" w14:textId="5E7559FB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1312" behindDoc="0" locked="0" layoutInCell="1" allowOverlap="1" wp14:anchorId="5610E1C7" wp14:editId="0EEBB7D5">
            <wp:simplePos x="0" y="0"/>
            <wp:positionH relativeFrom="page">
              <wp:align>center</wp:align>
            </wp:positionH>
            <wp:positionV relativeFrom="paragraph">
              <wp:posOffset>-1025525</wp:posOffset>
            </wp:positionV>
            <wp:extent cx="7042245" cy="9961558"/>
            <wp:effectExtent l="0" t="0" r="6350" b="1905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42245" cy="99615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709E2BA" w14:textId="0C89326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5F6F37" w14:textId="163A43A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416F99" w14:textId="6D6320F0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EF387A8" w14:textId="2FA8043C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B74138" w14:textId="204DEFDE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8F7C80D" w14:textId="04C2819A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4F2B37C" w14:textId="5DDC5AE9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99885B1" w14:textId="1B4DCA7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25D180A" w14:textId="18700530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83B5D7" w14:textId="03E3C3D0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DBB9B5" w14:textId="2F7048F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1AC215F" w14:textId="4388F3BB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FB2BF1" w14:textId="79D1B9AE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CD2F3C" w14:textId="439A07B5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7268EC9" w14:textId="6D407B4D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C72159" w14:textId="3B572E3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9500D9" w14:textId="614E4AE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9BE04D" w14:textId="5DF8AAC9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BCBF6E" w14:textId="0F08B3B5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E2EAF0" w14:textId="2B5BDE44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E6AB1D0" w14:textId="5E3473F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51D13B" w14:textId="66D479A1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4B1459" w14:textId="5B583B4D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E7CFD0" w14:textId="721C5ACA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D3FDBB" w14:textId="13B9BCA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867A8D" w14:textId="77777777" w:rsidR="00CA30E9" w:rsidRPr="00B55FA1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CA30E9" w:rsidRPr="00B55FA1" w:rsidSect="006745BD">
      <w:pgSz w:w="12240" w:h="15840" w:code="1"/>
      <w:pgMar w:top="1701" w:right="1418" w:bottom="1418" w:left="2268" w:header="720" w:footer="17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C4439E0"/>
    <w:multiLevelType w:val="hybridMultilevel"/>
    <w:tmpl w:val="D5A6F2C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F11E98"/>
    <w:multiLevelType w:val="multilevel"/>
    <w:tmpl w:val="E5B6332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0F33675"/>
    <w:multiLevelType w:val="hybridMultilevel"/>
    <w:tmpl w:val="1D94079E"/>
    <w:lvl w:ilvl="0" w:tplc="459491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28D22E44"/>
    <w:multiLevelType w:val="multilevel"/>
    <w:tmpl w:val="3766BD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4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6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8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6200" w:hanging="1800"/>
      </w:pPr>
      <w:rPr>
        <w:rFonts w:hint="default"/>
      </w:rPr>
    </w:lvl>
  </w:abstractNum>
  <w:abstractNum w:abstractNumId="4" w15:restartNumberingAfterBreak="0">
    <w:nsid w:val="2DE03596"/>
    <w:multiLevelType w:val="multilevel"/>
    <w:tmpl w:val="1116B4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320" w:hanging="1800"/>
      </w:pPr>
      <w:rPr>
        <w:rFonts w:hint="default"/>
      </w:rPr>
    </w:lvl>
  </w:abstractNum>
  <w:abstractNum w:abstractNumId="5" w15:restartNumberingAfterBreak="0">
    <w:nsid w:val="3BA73C9D"/>
    <w:multiLevelType w:val="hybridMultilevel"/>
    <w:tmpl w:val="85E2D3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3735D14"/>
    <w:multiLevelType w:val="hybridMultilevel"/>
    <w:tmpl w:val="2EBE8F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7E618CB"/>
    <w:multiLevelType w:val="hybridMultilevel"/>
    <w:tmpl w:val="C5D2C4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A72675"/>
    <w:multiLevelType w:val="multilevel"/>
    <w:tmpl w:val="1322790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4B3B61D0"/>
    <w:multiLevelType w:val="hybridMultilevel"/>
    <w:tmpl w:val="B210BD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1930AAA"/>
    <w:multiLevelType w:val="hybridMultilevel"/>
    <w:tmpl w:val="59DEFE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4EF3B7C"/>
    <w:multiLevelType w:val="multilevel"/>
    <w:tmpl w:val="98EC1D3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320" w:hanging="1800"/>
      </w:pPr>
      <w:rPr>
        <w:rFonts w:hint="default"/>
      </w:rPr>
    </w:lvl>
  </w:abstractNum>
  <w:abstractNum w:abstractNumId="12" w15:restartNumberingAfterBreak="0">
    <w:nsid w:val="7A962F5E"/>
    <w:multiLevelType w:val="hybridMultilevel"/>
    <w:tmpl w:val="B142C6DA"/>
    <w:lvl w:ilvl="0" w:tplc="6A0CE4D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0"/>
  </w:num>
  <w:num w:numId="2">
    <w:abstractNumId w:val="11"/>
  </w:num>
  <w:num w:numId="3">
    <w:abstractNumId w:val="3"/>
  </w:num>
  <w:num w:numId="4">
    <w:abstractNumId w:val="4"/>
  </w:num>
  <w:num w:numId="5">
    <w:abstractNumId w:val="8"/>
  </w:num>
  <w:num w:numId="6">
    <w:abstractNumId w:val="1"/>
  </w:num>
  <w:num w:numId="7">
    <w:abstractNumId w:val="12"/>
  </w:num>
  <w:num w:numId="8">
    <w:abstractNumId w:val="9"/>
  </w:num>
  <w:num w:numId="9">
    <w:abstractNumId w:val="6"/>
  </w:num>
  <w:num w:numId="10">
    <w:abstractNumId w:val="0"/>
  </w:num>
  <w:num w:numId="11">
    <w:abstractNumId w:val="7"/>
  </w:num>
  <w:num w:numId="12">
    <w:abstractNumId w:val="5"/>
  </w:num>
  <w:num w:numId="1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0250"/>
    <w:rsid w:val="0004610F"/>
    <w:rsid w:val="00066ED9"/>
    <w:rsid w:val="000F27A6"/>
    <w:rsid w:val="000F57FB"/>
    <w:rsid w:val="000F69DD"/>
    <w:rsid w:val="00103E41"/>
    <w:rsid w:val="0010678F"/>
    <w:rsid w:val="00137091"/>
    <w:rsid w:val="00140105"/>
    <w:rsid w:val="001C2570"/>
    <w:rsid w:val="00213E96"/>
    <w:rsid w:val="00247FD4"/>
    <w:rsid w:val="0026660B"/>
    <w:rsid w:val="00270240"/>
    <w:rsid w:val="00280250"/>
    <w:rsid w:val="00281F25"/>
    <w:rsid w:val="0030729A"/>
    <w:rsid w:val="00322303"/>
    <w:rsid w:val="00350671"/>
    <w:rsid w:val="00357DAF"/>
    <w:rsid w:val="00392883"/>
    <w:rsid w:val="003D59AF"/>
    <w:rsid w:val="00423B19"/>
    <w:rsid w:val="0045565D"/>
    <w:rsid w:val="004A2FE0"/>
    <w:rsid w:val="004A31EA"/>
    <w:rsid w:val="004B268F"/>
    <w:rsid w:val="004C44D3"/>
    <w:rsid w:val="004C7DC5"/>
    <w:rsid w:val="004F7530"/>
    <w:rsid w:val="00530B8D"/>
    <w:rsid w:val="00563509"/>
    <w:rsid w:val="00582B7B"/>
    <w:rsid w:val="005D67DC"/>
    <w:rsid w:val="005E6F73"/>
    <w:rsid w:val="005F0F49"/>
    <w:rsid w:val="005F7C56"/>
    <w:rsid w:val="006745BD"/>
    <w:rsid w:val="00687323"/>
    <w:rsid w:val="00697110"/>
    <w:rsid w:val="00697353"/>
    <w:rsid w:val="00697A29"/>
    <w:rsid w:val="006A52D0"/>
    <w:rsid w:val="006D6F93"/>
    <w:rsid w:val="006E0257"/>
    <w:rsid w:val="00720405"/>
    <w:rsid w:val="00752FAC"/>
    <w:rsid w:val="00753E9B"/>
    <w:rsid w:val="007A51E6"/>
    <w:rsid w:val="007F76F7"/>
    <w:rsid w:val="008239DA"/>
    <w:rsid w:val="008A491D"/>
    <w:rsid w:val="008B35C3"/>
    <w:rsid w:val="008D5165"/>
    <w:rsid w:val="008F3341"/>
    <w:rsid w:val="009569F8"/>
    <w:rsid w:val="009F2381"/>
    <w:rsid w:val="00A1463A"/>
    <w:rsid w:val="00A863C6"/>
    <w:rsid w:val="00AD595A"/>
    <w:rsid w:val="00AE2653"/>
    <w:rsid w:val="00B15C0B"/>
    <w:rsid w:val="00B3064A"/>
    <w:rsid w:val="00B3248B"/>
    <w:rsid w:val="00B35DD8"/>
    <w:rsid w:val="00B55FA1"/>
    <w:rsid w:val="00BA009B"/>
    <w:rsid w:val="00BB0765"/>
    <w:rsid w:val="00BF05D5"/>
    <w:rsid w:val="00C12245"/>
    <w:rsid w:val="00C330F0"/>
    <w:rsid w:val="00C373AD"/>
    <w:rsid w:val="00C72857"/>
    <w:rsid w:val="00C80CA1"/>
    <w:rsid w:val="00CA14E4"/>
    <w:rsid w:val="00CA30E9"/>
    <w:rsid w:val="00CB417C"/>
    <w:rsid w:val="00CF4054"/>
    <w:rsid w:val="00D03CFD"/>
    <w:rsid w:val="00D14BE1"/>
    <w:rsid w:val="00D25BFE"/>
    <w:rsid w:val="00DF6527"/>
    <w:rsid w:val="00E50B64"/>
    <w:rsid w:val="00E57BCC"/>
    <w:rsid w:val="00E62184"/>
    <w:rsid w:val="00E74172"/>
    <w:rsid w:val="00E81EDF"/>
    <w:rsid w:val="00E93C6A"/>
    <w:rsid w:val="00EB030F"/>
    <w:rsid w:val="00EF2EED"/>
    <w:rsid w:val="00F02A8D"/>
    <w:rsid w:val="00F053A2"/>
    <w:rsid w:val="00F63008"/>
    <w:rsid w:val="00F71FB1"/>
    <w:rsid w:val="00F86168"/>
    <w:rsid w:val="00FB5167"/>
    <w:rsid w:val="00FD1740"/>
    <w:rsid w:val="00FE40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A5FDCF"/>
  <w15:chartTrackingRefBased/>
  <w15:docId w15:val="{E12A3857-72A2-4F38-91F3-202230EBFF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6300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25BFE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B3064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F6300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6300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1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1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01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8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1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6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7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07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05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1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png"/><Relationship Id="rId18" Type="http://schemas.openxmlformats.org/officeDocument/2006/relationships/image" Target="media/image13.jpeg"/><Relationship Id="rId26" Type="http://schemas.openxmlformats.org/officeDocument/2006/relationships/image" Target="media/image21.png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34" Type="http://schemas.openxmlformats.org/officeDocument/2006/relationships/image" Target="media/image29.jpeg"/><Relationship Id="rId7" Type="http://schemas.openxmlformats.org/officeDocument/2006/relationships/image" Target="media/image2.jpe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image" Target="media/image28.jpeg"/><Relationship Id="rId2" Type="http://schemas.openxmlformats.org/officeDocument/2006/relationships/numbering" Target="numbering.xml"/><Relationship Id="rId16" Type="http://schemas.openxmlformats.org/officeDocument/2006/relationships/image" Target="media/image11.jpeg"/><Relationship Id="rId20" Type="http://schemas.openxmlformats.org/officeDocument/2006/relationships/image" Target="media/image15.png"/><Relationship Id="rId29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jpeg"/><Relationship Id="rId24" Type="http://schemas.openxmlformats.org/officeDocument/2006/relationships/image" Target="media/image19.png"/><Relationship Id="rId32" Type="http://schemas.openxmlformats.org/officeDocument/2006/relationships/image" Target="media/image27.jpeg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image" Target="media/image23.png"/><Relationship Id="rId36" Type="http://schemas.openxmlformats.org/officeDocument/2006/relationships/theme" Target="theme/theme1.xml"/><Relationship Id="rId10" Type="http://schemas.openxmlformats.org/officeDocument/2006/relationships/image" Target="media/image5.png"/><Relationship Id="rId19" Type="http://schemas.openxmlformats.org/officeDocument/2006/relationships/image" Target="media/image14.jpeg"/><Relationship Id="rId31" Type="http://schemas.openxmlformats.org/officeDocument/2006/relationships/image" Target="media/image26.jpeg"/><Relationship Id="rId4" Type="http://schemas.openxmlformats.org/officeDocument/2006/relationships/settings" Target="settings.xml"/><Relationship Id="rId9" Type="http://schemas.openxmlformats.org/officeDocument/2006/relationships/image" Target="media/image4.gif"/><Relationship Id="rId14" Type="http://schemas.openxmlformats.org/officeDocument/2006/relationships/image" Target="media/image9.png"/><Relationship Id="rId22" Type="http://schemas.openxmlformats.org/officeDocument/2006/relationships/image" Target="media/image17.jpe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Luq18</b:Tag>
    <b:SourceType>Book</b:SourceType>
    <b:Guid>{D8046513-84B6-4555-AE0E-5B6CB35D9D43}</b:Guid>
    <b:Author>
      <b:Author>
        <b:NameList>
          <b:Person>
            <b:Last>Hakim</b:Last>
            <b:First>Luqman</b:First>
          </b:Person>
        </b:NameList>
      </b:Author>
    </b:Author>
    <b:Title>Bahasa Pemrograman (C# dan EmguCV)</b:Title>
    <b:Year>2018</b:Year>
    <b:City>Yogyakarta</b:City>
    <b:Publisher>Deepublish</b:Publisher>
    <b:RefOrder>2</b:RefOrder>
  </b:Source>
  <b:Source>
    <b:Tag>Pra16</b:Tag>
    <b:SourceType>JournalArticle</b:SourceType>
    <b:Guid>{46502E13-C9FF-4E83-AABB-213B215C6D74}</b:Guid>
    <b:Title>Penjualan Program Komputer Bajakan Yang Diunduh Dari Internet Ditinjau Dari Undang-undang Nomor 28 Tahun 2014 Tentang Hak Cipta</b:Title>
    <b:Year>2016</b:Year>
    <b:City>Jember</b:City>
    <b:Publisher>Universitas Jember</b:Publisher>
    <b:Author>
      <b:Author>
        <b:NameList>
          <b:Person>
            <b:Last>Pramuditya</b:Last>
            <b:First>Diandra</b:First>
            <b:Middle>Raya</b:Middle>
          </b:Person>
        </b:NameList>
      </b:Author>
    </b:Author>
    <b:JournalName>Skripsi</b:JournalName>
    <b:RefOrder>1</b:RefOrder>
  </b:Source>
</b:Sources>
</file>

<file path=customXml/itemProps1.xml><?xml version="1.0" encoding="utf-8"?>
<ds:datastoreItem xmlns:ds="http://schemas.openxmlformats.org/officeDocument/2006/customXml" ds:itemID="{C29DBABF-8E10-4F54-BC28-8792E3DE4D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5</TotalTime>
  <Pages>45</Pages>
  <Words>5490</Words>
  <Characters>31299</Characters>
  <Application>Microsoft Office Word</Application>
  <DocSecurity>0</DocSecurity>
  <Lines>260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7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Fajar</dc:creator>
  <cp:keywords/>
  <dc:description/>
  <cp:lastModifiedBy>HUMAS</cp:lastModifiedBy>
  <cp:revision>37</cp:revision>
  <cp:lastPrinted>2020-12-30T23:07:00Z</cp:lastPrinted>
  <dcterms:created xsi:type="dcterms:W3CDTF">2020-12-08T06:50:00Z</dcterms:created>
  <dcterms:modified xsi:type="dcterms:W3CDTF">2021-01-06T02:55:00Z</dcterms:modified>
</cp:coreProperties>
</file>